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85579F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0" w:name="_Hlk20934845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227F6B98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1" w:name="_Hlk20934869"/>
      <w:bookmarkEnd w:id="0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(NON-PLAYER CHARACTER BEHAVIOR TRAINING IN GAME USING REINFORCEMENT LEARNING)</w:t>
      </w:r>
    </w:p>
    <w:bookmarkEnd w:id="1"/>
    <w:p w14:paraId="0D4F7160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BBD2A78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3131914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ดย</w:t>
      </w:r>
    </w:p>
    <w:p w14:paraId="6EB60C26" w14:textId="77777777" w:rsidR="00374030" w:rsidRPr="007B1C87" w:rsidRDefault="00374030" w:rsidP="00374030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สุรเชษฐ์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ใหญ่ธรรมสาร</w:t>
      </w:r>
    </w:p>
    <w:p w14:paraId="58FCFF9F" w14:textId="77777777" w:rsidR="00374030" w:rsidRPr="007B1C87" w:rsidRDefault="00374030" w:rsidP="00374030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</w:p>
    <w:p w14:paraId="7CE74D4D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าจารย์ที่ปรึกษา</w:t>
      </w:r>
    </w:p>
    <w:p w14:paraId="508D7B4F" w14:textId="77777777" w:rsidR="00374030" w:rsidRPr="008F7451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2" w:name="_Hlk21334013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สามารถ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หมุดและ</w:t>
      </w:r>
      <w:bookmarkEnd w:id="2"/>
    </w:p>
    <w:p w14:paraId="5EC054BF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380156E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3C2E1F9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663CC1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</w:p>
    <w:p w14:paraId="4D99AF3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BE41D3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ิญญานิพนธ์นี้เป็นส่วนหนึ่งของการศึกษาตามหลักสูตรวิทยา</w:t>
      </w:r>
      <w:proofErr w:type="spellStart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ศา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ตรบัณฑิต</w:t>
      </w:r>
    </w:p>
    <w:p w14:paraId="1942667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าขาวิชาเทคโนโลยีสารสนเทศ</w:t>
      </w:r>
    </w:p>
    <w:p w14:paraId="236254C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คณะเทคโนโลยีสารสนเทศ</w:t>
      </w:r>
    </w:p>
    <w:p w14:paraId="0E5C075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ถาบันเทคโนโลยีพระจอมเกล้าเจ้าคุณทหารลาดกระบัง</w:t>
      </w:r>
    </w:p>
    <w:p w14:paraId="7B91E699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ภาคเรียนที่ 1 ปีการศึกษา 2562</w:t>
      </w:r>
    </w:p>
    <w:p w14:paraId="3327CB51" w14:textId="2AD75415" w:rsidR="00374030" w:rsidRDefault="00374030">
      <w:pPr>
        <w:rPr>
          <w:cs/>
        </w:rPr>
      </w:pPr>
    </w:p>
    <w:p w14:paraId="21C181AC" w14:textId="77777777" w:rsidR="00374030" w:rsidRDefault="00374030">
      <w:pPr>
        <w:rPr>
          <w:cs/>
        </w:rPr>
      </w:pPr>
      <w:r>
        <w:rPr>
          <w:cs/>
        </w:rPr>
        <w:br w:type="page"/>
      </w:r>
    </w:p>
    <w:p w14:paraId="646EFE10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lastRenderedPageBreak/>
        <w:t>NON-PLAYER CHARACTER BEHAVIOR TRAINING IN GAME USING REINFORCEMENT LEARNING</w:t>
      </w:r>
    </w:p>
    <w:p w14:paraId="1115A3ED" w14:textId="77777777" w:rsidR="00374030" w:rsidRP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63E751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51EE3D3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D16E1C8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E07E1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C52EACF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SURACHET YAITAMMASAN</w:t>
      </w:r>
    </w:p>
    <w:p w14:paraId="140703F5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KARAPON AKARASURI</w:t>
      </w:r>
    </w:p>
    <w:p w14:paraId="6C2F921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0540A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C8DD92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8D16817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49324F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</w:p>
    <w:p w14:paraId="5BFE76D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C22F9A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4CFDDF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845C2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1D0EA6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 PROJECT SUBMITTED IN PARTIAL FULFILLMENT</w:t>
      </w:r>
    </w:p>
    <w:p w14:paraId="66BDA398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OF THE REQUIREMENT FOR THE DEGREE OF</w:t>
      </w:r>
    </w:p>
    <w:p w14:paraId="1439FC2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BACHELOR OF SCIENCE PROGRAM IN INFORMATION TECHNOLOGY</w:t>
      </w:r>
    </w:p>
    <w:p w14:paraId="0F8C0AC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NOLOGY</w:t>
      </w:r>
    </w:p>
    <w:p w14:paraId="0A86A2F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6A262DA0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/20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9</w:t>
      </w:r>
    </w:p>
    <w:p w14:paraId="55B13BCC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B4FF7CD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5E21C2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065CF28" w14:textId="77777777" w:rsidR="00374030" w:rsidRDefault="00374030">
      <w:pPr>
        <w:rPr>
          <w:cs/>
        </w:rPr>
      </w:pPr>
      <w:r>
        <w:rPr>
          <w:cs/>
        </w:rPr>
        <w:br w:type="page"/>
      </w:r>
    </w:p>
    <w:p w14:paraId="7CC8E9B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2BB674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A74E4A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73E14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967D7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958372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49268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95865A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F3FC81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CEC558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99EBD7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8F9821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70107F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</w:p>
    <w:p w14:paraId="0D9B9DD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6033EC3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8B89C4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31169F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73D934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046CEA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7728C5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07E13B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FC6F28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E51F9FC" w14:textId="77777777" w:rsidR="00374030" w:rsidRPr="007B1C87" w:rsidRDefault="00374030" w:rsidP="00374030">
      <w:pPr>
        <w:rPr>
          <w:rFonts w:ascii="Angsana New" w:eastAsia="Times New Roman" w:hAnsi="Angsana New" w:cs="Angsana New"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COPYRIGHT 2019 </w:t>
      </w:r>
    </w:p>
    <w:p w14:paraId="49EFF81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HNOLOGY</w:t>
      </w:r>
    </w:p>
    <w:p w14:paraId="160D3F08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58BE3E3E" w14:textId="69683F8F" w:rsidR="00374030" w:rsidRDefault="00374030">
      <w:pPr>
        <w:rPr>
          <w:cs/>
        </w:rPr>
      </w:pPr>
    </w:p>
    <w:p w14:paraId="5F5B48E8" w14:textId="77777777" w:rsidR="00374030" w:rsidRDefault="00374030">
      <w:pPr>
        <w:rPr>
          <w:cs/>
        </w:rPr>
      </w:pPr>
      <w:r>
        <w:rPr>
          <w:cs/>
        </w:rPr>
        <w:br w:type="page"/>
      </w:r>
    </w:p>
    <w:p w14:paraId="4C08E51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ใบรับรองปริญญานิพนธ์ ประจำปีการศึกษา 2562</w:t>
      </w:r>
    </w:p>
    <w:p w14:paraId="0C488F87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คณะเทคโนโลยีสารสนเทศ</w:t>
      </w:r>
    </w:p>
    <w:p w14:paraId="56B6D30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สถาบันเทคโนโลยีพระจอมเกล้าเจ้าคุณทหารลาดกระบัง</w:t>
      </w:r>
    </w:p>
    <w:p w14:paraId="3ECBB5F3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280FFA67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  เรียนแบบเสริมกำลัง</w:t>
      </w:r>
    </w:p>
    <w:p w14:paraId="08061411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  <w:t>NON-PLAYER CHARACTER BEHAVIOR TRAINING IN GAME USING REINFORCEMENT LEARNING</w:t>
      </w:r>
    </w:p>
    <w:p w14:paraId="6C3C911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A95F83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65F408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ผู้จัดทำ</w:t>
      </w:r>
    </w:p>
    <w:p w14:paraId="5F3A3A07" w14:textId="77777777" w:rsidR="00374030" w:rsidRPr="007B1C87" w:rsidRDefault="00374030" w:rsidP="00374030">
      <w:pPr>
        <w:pStyle w:val="ListParagraph"/>
        <w:numPr>
          <w:ilvl w:val="0"/>
          <w:numId w:val="1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สุรเชษฐ์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ใหญ่ธรรมสาร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57D0FBFA" w14:textId="77777777" w:rsidR="00374030" w:rsidRPr="007B1C87" w:rsidRDefault="00374030" w:rsidP="00374030">
      <w:pPr>
        <w:pStyle w:val="ListParagraph"/>
        <w:numPr>
          <w:ilvl w:val="0"/>
          <w:numId w:val="1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bookmarkStart w:id="3" w:name="_Hlk21333531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bookmarkEnd w:id="3"/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075F9312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899C691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E63AF3F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146E66C" w14:textId="77777777" w:rsidR="00374030" w:rsidRPr="007B1C87" w:rsidRDefault="00374030" w:rsidP="00374030">
      <w:pPr>
        <w:ind w:left="2160" w:firstLine="72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</w:t>
      </w:r>
    </w:p>
    <w:p w14:paraId="68026B3D" w14:textId="77777777" w:rsidR="00374030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3FD8F13B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</w:p>
    <w:p w14:paraId="00AB37C2" w14:textId="77777777" w:rsidR="00374030" w:rsidRPr="007B1C87" w:rsidRDefault="00374030" w:rsidP="00374030">
      <w:pPr>
        <w:ind w:left="288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ร่วม</w:t>
      </w:r>
    </w:p>
    <w:p w14:paraId="4386C05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238E235A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EEEECCB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EFEEAF5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D47389E" w14:textId="77777777" w:rsidR="00374030" w:rsidRDefault="00374030">
      <w:pPr>
        <w:rPr>
          <w:cs/>
        </w:rPr>
      </w:pPr>
      <w:r>
        <w:rPr>
          <w:cs/>
        </w:rPr>
        <w:br w:type="page"/>
      </w:r>
    </w:p>
    <w:p w14:paraId="1053F98A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098EB7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ใบรับรองโครงงาน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(PROJECT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)</w:t>
      </w:r>
    </w:p>
    <w:p w14:paraId="058D0C65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F2136F8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</w:p>
    <w:p w14:paraId="08467084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115736CD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p w14:paraId="59DE2102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9A52126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</w:p>
    <w:p w14:paraId="0EF58F8A" w14:textId="77777777" w:rsidR="00374030" w:rsidRPr="007B1C87" w:rsidRDefault="00374030" w:rsidP="00374030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 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7D9067B6" w14:textId="77777777" w:rsidR="00374030" w:rsidRPr="007B1C87" w:rsidRDefault="00374030" w:rsidP="00374030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 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27E7B55E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F25A18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อรับรองว่ารายงานฉบับนี้ ข้าพเจ้าไม่ได้คัดลอกมาจากที่ใด</w:t>
      </w:r>
    </w:p>
    <w:p w14:paraId="61B3863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ายงานฉบับนี้ได้รับการตรวจสอบและอนุมัติให้เป็นส่วนหนึ่งของ</w:t>
      </w:r>
    </w:p>
    <w:p w14:paraId="3F31170B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ศึกษาวิชาโครงงาน หลักสูตรวิทยา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ตรบัณฑิต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)</w:t>
      </w:r>
    </w:p>
    <w:p w14:paraId="594DCEC5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ภาคเรียนที่ 1 ปีการศึกษา 2562</w:t>
      </w:r>
    </w:p>
    <w:p w14:paraId="19024A3D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7E6C48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B0D4123" w14:textId="77777777" w:rsidR="00374030" w:rsidRPr="007B1C87" w:rsidRDefault="00374030" w:rsidP="00374030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06889F01" w14:textId="77777777" w:rsidR="00374030" w:rsidRDefault="00374030" w:rsidP="00374030">
      <w:pPr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สุรเชษฐ์ ใหญ่ธรรมสาร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4248A12F" w14:textId="77777777" w:rsidR="00374030" w:rsidRPr="007B1C87" w:rsidRDefault="00374030" w:rsidP="00374030">
      <w:pPr>
        <w:jc w:val="right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75C6E46" w14:textId="77777777" w:rsidR="00374030" w:rsidRPr="007B1C87" w:rsidRDefault="00374030" w:rsidP="00374030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2FFF6A58" w14:textId="77777777" w:rsidR="00374030" w:rsidRPr="007B1C87" w:rsidRDefault="00374030" w:rsidP="00374030">
      <w:pPr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sectPr w:rsidR="00374030" w:rsidRPr="007B1C87" w:rsidSect="002E394E">
          <w:headerReference w:type="even" r:id="rId8"/>
          <w:footerReference w:type="even" r:id="rId9"/>
          <w:headerReference w:type="first" r:id="rId10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 อัครพล 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203DD5D1" w14:textId="77777777" w:rsidR="00B10D01" w:rsidRPr="007B1C87" w:rsidRDefault="00B10D01" w:rsidP="00B10D01">
      <w:pPr>
        <w:ind w:left="2160" w:hanging="216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>หัวข้อวิทยานิพนธ์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ฝึกพฤติกรรมของตัวละครที่ผู้เล่นไม่ได้ควบคุมในเกมโดยวิธีการ    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7F406353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นักศึกษ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สุรเชษฐ์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0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642F7464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9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0B91094E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ปริญญ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วิทยา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ตรบัณฑิต</w:t>
      </w:r>
    </w:p>
    <w:p w14:paraId="561EBB2B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สาขาวิช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73FF458C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พ.ศ.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562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231BFF67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ดร. สามารถ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หมุดและ</w:t>
      </w:r>
    </w:p>
    <w:p w14:paraId="0421C97F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ร่วม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ร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สุพั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ณ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ณ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า </w:t>
      </w:r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ab/>
        <w:t>โชติพันธ์</w:t>
      </w:r>
    </w:p>
    <w:p w14:paraId="1F3BADA8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4F81D96D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คัดย่อ</w:t>
      </w:r>
    </w:p>
    <w:p w14:paraId="437F0ACE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</w:p>
    <w:p w14:paraId="7BCE635D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ในปัจจุบันวีดิโอเกมเป็นอุตสาหกรรมสื่อบันเทิงรูปแบบหนึ่งที่มีขนาดใหญ่ขึ้นอย่างต่อเนื่องในช่วงเวลาที่ผ่านมา ทำให้มีผู้คนสนใจที่จะพัฒนา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พิ่ม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ึ้น ทำ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ให้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กิดการนำ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Machine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มาประยุกต์ใช้ร่วมกับวีดิโอเกมมากยิ่งขึ้น โดย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พี้น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ฐาน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ความยากง่ายของตัววีดิโอเกมส่วนใหญ่จะมาจากผู้พัฒนาสร้าง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สคริปต์จะไม่มีความยากง่ายเกินกว่าที่ผู้เล่นทำการเลือก</w:t>
      </w:r>
    </w:p>
    <w:p w14:paraId="37C6E185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ab/>
        <w:t>จนกระทั่งในปี พ.ศ.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556 (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ค.ศ.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013)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กลุ่ม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DeepMind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ได้สร้าง</w:t>
      </w:r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โมเดลที่ชื่อว่า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Deep-Q Learning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เพื่อนำมาทดสอบกับเกม</w:t>
      </w:r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ของเครื่อง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tari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2600 ซึ่งได้ผลดี ทำให้เป็นจุดเริ่มต้นของการนำการเรียนรู้แบบเสริมกำลังมาใช้งานร่วมกัน ต่อมาได้มีการพัฒนาต่อยอดมาเป็น </w:t>
      </w:r>
      <w:proofErr w:type="spellStart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AlphaStar</w:t>
      </w:r>
      <w:proofErr w:type="spellEnd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เป็น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I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ของเกม </w:t>
      </w:r>
      <w:proofErr w:type="spellStart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Starcraft</w:t>
      </w:r>
      <w:proofErr w:type="spellEnd"/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2 โดยนำมาทดสอบกับนักแข่งมืออาชีพและได้ผลลัพธ์ที่น่าพอใจ</w:t>
      </w:r>
    </w:p>
    <w:p w14:paraId="3BB123C1" w14:textId="7A53514A" w:rsidR="00B10D01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ผู้จัดทำจึงมีต้องการที่จะนำเสนอการเรียนรู้เบื้องต้นของการเรียนรู้แบบเสริมกำลังโดยใช้วีดิโอเกมที่มีความละเอียดของภาพต่ำ และมีความซับซ้อนของการเล่นที่น้อย และนำวิธีการเรียนรู้พื้นฐานของการเรียนรู้แบบเสริมกำลังมาทำการสอนให้คอมพิวเตอร์เรียนรู้และสามารถเล่นได้เอง ผู้จัดต้องการที่จะทราบว่าวิธีการเรียนรู้แบบเสริมกำลัง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บบใด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หมาะกับเกมที่นำมาใช้เป็นสภาพแวดล้อมในการเล่น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นำมาเปรียบกับการเล่นกับมนุษย์</w:t>
      </w:r>
    </w:p>
    <w:p w14:paraId="69628F8C" w14:textId="77777777" w:rsidR="00B10D01" w:rsidRDefault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 w:type="page"/>
      </w:r>
    </w:p>
    <w:p w14:paraId="43449875" w14:textId="77777777" w:rsidR="00B10D01" w:rsidRPr="007B1C87" w:rsidRDefault="00B10D01" w:rsidP="00B10D01">
      <w:pPr>
        <w:ind w:left="1440" w:hanging="144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lastRenderedPageBreak/>
        <w:t>Project Title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N-PLAYER CHARACTER BEHAVIOR TRAINING IN GAME USING REINFORCEMENT LEARNING</w:t>
      </w:r>
    </w:p>
    <w:p w14:paraId="3999A62F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rachet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Yaitammasan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 ID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59070180</w:t>
      </w:r>
    </w:p>
    <w:p w14:paraId="56891F35" w14:textId="77777777" w:rsidR="00B10D01" w:rsidRPr="007B1C87" w:rsidRDefault="00B10D01" w:rsidP="00B10D01">
      <w:pPr>
        <w:ind w:left="1440"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pon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suri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  <w:t xml:space="preserve">Student ID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59070189</w:t>
      </w:r>
    </w:p>
    <w:p w14:paraId="657F0EB1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Degree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Bachelor of Science</w:t>
      </w:r>
    </w:p>
    <w:p w14:paraId="56637F5B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gram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Information Technology</w:t>
      </w:r>
    </w:p>
    <w:p w14:paraId="4219A4D8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Academic Year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2019</w:t>
      </w:r>
    </w:p>
    <w:p w14:paraId="6CD5C3B0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 Advisor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amart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Moodleah</w:t>
      </w:r>
      <w:proofErr w:type="spellEnd"/>
    </w:p>
    <w:p w14:paraId="5FC1333E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 Advisor (Co)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pannada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Chotipant</w:t>
      </w:r>
      <w:proofErr w:type="spellEnd"/>
    </w:p>
    <w:p w14:paraId="11D7B88E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1BCFC9B3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>ABSTRACT</w:t>
      </w:r>
    </w:p>
    <w:p w14:paraId="0D798EA7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40"/>
        </w:rPr>
      </w:pPr>
    </w:p>
    <w:p w14:paraId="0B62601B" w14:textId="77777777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Video game is a part of Entertainment Industries are getting bigger and bigger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wdays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Developers are interest to implement a Machine Learning to video games,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Basiclly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a difficulty in video games are being scripted.  Difficulty can’t take more difficult than a player choice.</w:t>
      </w:r>
    </w:p>
    <w:p w14:paraId="580DB191" w14:textId="77777777" w:rsidR="00B10D01" w:rsidRPr="007B1C87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In 2013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create a model called “Deep Q Network” and tested with Atari 2600 games and a result are effectively.  Afterward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created a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“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lphaStar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” is </w:t>
      </w:r>
      <w:proofErr w:type="gram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</w:t>
      </w:r>
      <w:proofErr w:type="gram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Artificial Intelligence for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, A Real-Time Strategy game.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lphaStar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is getting evaluated by played with Competitive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 players. Results are excellent.</w:t>
      </w:r>
    </w:p>
    <w:p w14:paraId="19700A99" w14:textId="7E9B1688" w:rsidR="00B10D01" w:rsidRDefault="00A47AC2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B10D01" w:rsidRPr="007B1C87">
        <w:rPr>
          <w:rFonts w:ascii="Angsana New" w:hAnsi="Angsana New" w:cs="Angsana New"/>
          <w:color w:val="000000" w:themeColor="text1"/>
          <w:sz w:val="32"/>
          <w:szCs w:val="32"/>
        </w:rPr>
        <w:t>We want to represent a basic of Reinforcement Learning by using a low resolution and less complicate video game to trains a computer via Reinforcement Learning method to find which methods are suite an environment</w:t>
      </w:r>
      <w:r w:rsidR="00B10D01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B10D01">
        <w:rPr>
          <w:rFonts w:ascii="Angsana New" w:hAnsi="Angsana New" w:cs="Angsana New"/>
          <w:color w:val="000000" w:themeColor="text1"/>
          <w:sz w:val="32"/>
          <w:szCs w:val="32"/>
        </w:rPr>
        <w:t>and compared with human plays</w:t>
      </w:r>
    </w:p>
    <w:p w14:paraId="3C11E5BF" w14:textId="77777777" w:rsidR="00B10D01" w:rsidRDefault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br w:type="page"/>
      </w:r>
    </w:p>
    <w:p w14:paraId="19826838" w14:textId="77777777" w:rsidR="00B10D01" w:rsidRDefault="00B10D01" w:rsidP="00B10D01">
      <w:pPr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กิตติกรรมประกาศ</w:t>
      </w:r>
    </w:p>
    <w:p w14:paraId="3AE4EEE1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</w:pPr>
    </w:p>
    <w:p w14:paraId="7BAD12F7" w14:textId="77777777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ปริญญา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ิพธ์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ี้สำเร็จลุล่วงได้ด้วยความกรุณาจากด็อก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ต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อร์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ามารถ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หมุดและ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ด็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ก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ต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อร์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ุพั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ณ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ณ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ดา โชติพันธ์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อาจารย์ที่ปรึกษาโครงงานที่ได้ให้คำแนะนำ แนวคิด ตลอดจนแก้ไขข้อบกพร่องต่าง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มาโดยตลอด จนโครงงานเล่มนี้เสร็จสมบูรณ์ ผู้ศึกษาจึงขอกราบขอบพระคุณเป็นอย่างสู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พระคุณคณาจารย์คณะเทคโนโลยีสารสนเทศ สถาบันเทคโนโลยีพระจอมเกล้าเจ้าคุณทหารลาดกระบัง ทุก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ท่านให้ความรู้กับผู้จัดทำ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คุณเพื่อน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ที่ให้คำปรึกษาการเรื่องการทำงาน และกำลังใจที่ดีเสมอม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ขอขอบคุณ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David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Silver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ผู้เชี่ยวชาญทางด้านการเรียนรู้แบบเสริมกำลัง ที่มอบแนวคิด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ทฤษฏี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ให้ความรู้เกี่ยวกับ การ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ละความดีอันเกิดจากการศึกษาค้นคว้าครั้งนี้ ผู้เขียนขอมอบแด่ผู้ที่มีความประสงค์ที่จะเรียนรู้เกี่ยวกับการเรียนรูแบบเสริมกำลัง ผู้เขียนมีความซาบซึ้งในความกรุณาอันยิ่งใหญ่จากทุกท่านที่ได้กล่าวนามมาและขอกราบขอบพระคุณมา ณ โอกา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ส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ี้</w:t>
      </w:r>
    </w:p>
    <w:p w14:paraId="39BD76C8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3482A39C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0BE03024" w14:textId="77777777" w:rsidR="00B10D01" w:rsidRDefault="00B10D01" w:rsidP="00B10D01">
      <w:pPr>
        <w:ind w:left="504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สุรเชษฐ์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</w:p>
    <w:p w14:paraId="584BB811" w14:textId="2195E4DD" w:rsidR="00B10D01" w:rsidRDefault="00B10D01" w:rsidP="00B10D01">
      <w:pPr>
        <w:ind w:left="5040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์</w:t>
      </w:r>
      <w:proofErr w:type="spellEnd"/>
    </w:p>
    <w:p w14:paraId="3B22C72A" w14:textId="77777777" w:rsidR="00A47AC2" w:rsidRPr="00A47AC2" w:rsidRDefault="00B10D01" w:rsidP="00A47AC2">
      <w:pPr>
        <w:pStyle w:val="TOC1"/>
        <w:jc w:val="center"/>
        <w:rPr>
          <w:sz w:val="48"/>
          <w:szCs w:val="48"/>
        </w:rPr>
      </w:pPr>
      <w:r w:rsidRPr="00B10D01">
        <w:rPr>
          <w:rFonts w:eastAsia="Times New Roman"/>
          <w:color w:val="000000" w:themeColor="text1"/>
          <w:cs/>
        </w:rPr>
        <w:br w:type="page"/>
      </w:r>
      <w:r w:rsidRPr="00A47AC2">
        <w:rPr>
          <w:rFonts w:hint="cs"/>
          <w:b/>
          <w:bCs/>
          <w:sz w:val="48"/>
          <w:szCs w:val="48"/>
          <w:cs/>
        </w:rPr>
        <w:lastRenderedPageBreak/>
        <w:t>สารบัญ</w:t>
      </w:r>
    </w:p>
    <w:p w14:paraId="5DE59533" w14:textId="77777777" w:rsidR="00A47AC2" w:rsidRDefault="00A47AC2" w:rsidP="00A47AC2">
      <w:pPr>
        <w:pStyle w:val="TOC1"/>
      </w:pPr>
      <w:r w:rsidRPr="00A47AC2">
        <w:rPr>
          <w:rFonts w:hint="cs"/>
          <w:cs/>
        </w:rPr>
        <w:t>บทคัดย่อ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>`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   I</w:t>
      </w:r>
    </w:p>
    <w:p w14:paraId="64B378DE" w14:textId="77777777" w:rsidR="00A47AC2" w:rsidRDefault="00A47AC2" w:rsidP="00A47AC2">
      <w:pPr>
        <w:pStyle w:val="TOC1"/>
        <w:rPr>
          <w:rFonts w:ascii="Angsana New" w:eastAsia="Times New Roman" w:hAnsi="Angsana New" w:cs="Angsana New"/>
          <w:color w:val="000000" w:themeColor="text1"/>
        </w:rPr>
      </w:pPr>
      <w:r w:rsidRPr="00A47AC2">
        <w:rPr>
          <w:rFonts w:ascii="Angsana New" w:eastAsia="Times New Roman" w:hAnsi="Angsana New" w:cs="Angsana New"/>
          <w:color w:val="000000" w:themeColor="text1"/>
        </w:rPr>
        <w:t>ABSTRACT</w:t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cs/>
        </w:rPr>
        <w:t xml:space="preserve">    II</w:t>
      </w:r>
    </w:p>
    <w:p w14:paraId="051CCEA2" w14:textId="4DFC5771" w:rsidR="00A47AC2" w:rsidRDefault="00A47AC2" w:rsidP="00A47AC2">
      <w:pPr>
        <w:pStyle w:val="TOC1"/>
        <w:rPr>
          <w:rFonts w:ascii="Angsana New" w:eastAsia="Times New Roman" w:hAnsi="Angsana New" w:cs="Angsana New"/>
          <w:color w:val="000000" w:themeColor="text1"/>
        </w:rPr>
      </w:pPr>
      <w:r w:rsidRPr="00A47AC2">
        <w:rPr>
          <w:rFonts w:ascii="Angsana New" w:hAnsi="Angsana New" w:cs="Angsana New"/>
          <w:color w:val="000000" w:themeColor="text1"/>
          <w:cs/>
        </w:rPr>
        <w:t>กิตติกรรมประกาศ</w:t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cs/>
        </w:rPr>
        <w:t xml:space="preserve">   III</w:t>
      </w:r>
    </w:p>
    <w:p w14:paraId="37995839" w14:textId="77777777" w:rsidR="00F80F20" w:rsidRDefault="00A47AC2" w:rsidP="00A47AC2">
      <w:pPr>
        <w:pStyle w:val="TOC1"/>
        <w:jc w:val="thaiDistribute"/>
      </w:pPr>
      <w:r>
        <w:rPr>
          <w:rFonts w:hint="cs"/>
          <w:cs/>
        </w:rPr>
        <w:t>สารบัญ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IV</w:t>
      </w:r>
    </w:p>
    <w:p w14:paraId="7FD927AC" w14:textId="77777777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 (ต่อ)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  V</w:t>
      </w:r>
    </w:p>
    <w:p w14:paraId="0FF52BCE" w14:textId="77777777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รูป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VI</w:t>
      </w:r>
    </w:p>
    <w:p w14:paraId="1157EAAD" w14:textId="7323C3F4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ตาราง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VII</w:t>
      </w:r>
      <w:r w:rsidR="00B10D01" w:rsidRPr="00A47AC2">
        <w:rPr>
          <w:rFonts w:hint="cs"/>
          <w:cs/>
        </w:rPr>
        <w:fldChar w:fldCharType="begin"/>
      </w:r>
      <w:r w:rsidR="00B10D01" w:rsidRPr="00A47AC2">
        <w:rPr>
          <w:rFonts w:hint="cs"/>
          <w:cs/>
        </w:rPr>
        <w:instrText xml:space="preserve"> </w:instrText>
      </w:r>
      <w:r w:rsidR="00B10D01" w:rsidRPr="00A47AC2">
        <w:rPr>
          <w:rFonts w:hint="cs"/>
        </w:rPr>
        <w:instrText>TOC \o "</w:instrText>
      </w:r>
      <w:r w:rsidR="00B10D01" w:rsidRPr="00A47AC2">
        <w:rPr>
          <w:rFonts w:hint="cs"/>
          <w:cs/>
        </w:rPr>
        <w:instrText xml:space="preserve">1-2" </w:instrText>
      </w:r>
      <w:r w:rsidR="00B10D01" w:rsidRPr="00A47AC2">
        <w:rPr>
          <w:rFonts w:hint="cs"/>
        </w:rPr>
        <w:instrText>\h \z \u</w:instrText>
      </w:r>
      <w:r w:rsidR="00B10D01" w:rsidRPr="00A47AC2">
        <w:rPr>
          <w:rFonts w:hint="cs"/>
          <w:cs/>
        </w:rPr>
        <w:instrText xml:space="preserve"> </w:instrText>
      </w:r>
      <w:r w:rsidR="00B10D01" w:rsidRPr="00A47AC2">
        <w:rPr>
          <w:rFonts w:hint="cs"/>
          <w:cs/>
        </w:rPr>
        <w:fldChar w:fldCharType="separate"/>
      </w:r>
    </w:p>
    <w:p w14:paraId="74D29A4E" w14:textId="63193A32" w:rsidR="00F80F20" w:rsidRPr="00F80F20" w:rsidRDefault="00F80F20">
      <w:pPr>
        <w:pStyle w:val="TOC1"/>
        <w:tabs>
          <w:tab w:val="right" w:pos="9010"/>
        </w:tabs>
        <w:rPr>
          <w:rFonts w:ascii="Angsana New" w:eastAsiaTheme="minorEastAsia" w:hAnsi="Angsana New" w:cs="Angsana New" w:hint="cs"/>
          <w:noProof/>
        </w:rPr>
      </w:pPr>
      <w:hyperlink w:anchor="_Toc26138086" w:history="1">
        <w:r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 xml:space="preserve">บทที่ </w:t>
        </w:r>
        <w:r w:rsidRPr="00F80F20">
          <w:rPr>
            <w:rStyle w:val="Hyperlink"/>
            <w:rFonts w:ascii="Angsana New" w:eastAsia="Times New Roman" w:hAnsi="Angsana New" w:cs="Angsana New" w:hint="cs"/>
            <w:noProof/>
          </w:rPr>
          <w:t xml:space="preserve">1 </w:t>
        </w:r>
        <w:r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>บทนำ</w:t>
        </w:r>
        <w:r w:rsidRPr="00F80F20">
          <w:rPr>
            <w:rFonts w:ascii="Angsana New" w:hAnsi="Angsana New" w:cs="Angsana New" w:hint="cs"/>
            <w:noProof/>
            <w:webHidden/>
          </w:rPr>
          <w:tab/>
        </w:r>
        <w:r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Pr="00F80F20">
          <w:rPr>
            <w:rFonts w:ascii="Angsana New" w:hAnsi="Angsana New" w:cs="Angsana New" w:hint="cs"/>
            <w:noProof/>
            <w:webHidden/>
          </w:rPr>
          <w:instrText xml:space="preserve"> PAGEREF _Toc26138086 \h </w:instrText>
        </w:r>
        <w:r w:rsidRPr="00F80F20">
          <w:rPr>
            <w:rFonts w:ascii="Angsana New" w:hAnsi="Angsana New" w:cs="Angsana New" w:hint="cs"/>
            <w:noProof/>
            <w:webHidden/>
          </w:rPr>
        </w:r>
        <w:r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Pr="00F80F20">
          <w:rPr>
            <w:rFonts w:ascii="Angsana New" w:hAnsi="Angsana New" w:cs="Angsana New" w:hint="cs"/>
            <w:noProof/>
            <w:webHidden/>
          </w:rPr>
          <w:t>1</w:t>
        </w:r>
        <w:r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E7689A9" w14:textId="7E454D0C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87" w:history="1">
        <w:r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1 </w:t>
        </w:r>
        <w:r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ที่มาและความสำคัญ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7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48C04D1" w14:textId="77240EDF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88" w:history="1">
        <w:r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2 </w:t>
        </w:r>
        <w:r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วัตถุประสงค์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8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7AA19965" w14:textId="07381D76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89" w:history="1">
        <w:r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3 </w:t>
        </w:r>
        <w:r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ขอบเขตของโครงงาน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9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4869EDF" w14:textId="72271260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90" w:history="1">
        <w:r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4 </w:t>
        </w:r>
        <w:r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ประโยชน์ที่คาดว่าจะได้รับ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0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5B898922" w14:textId="40BD9B3B" w:rsidR="00F80F20" w:rsidRPr="00F80F20" w:rsidRDefault="00F80F20">
      <w:pPr>
        <w:pStyle w:val="TOC1"/>
        <w:tabs>
          <w:tab w:val="right" w:pos="9010"/>
        </w:tabs>
        <w:rPr>
          <w:rFonts w:ascii="Angsana New" w:eastAsiaTheme="minorEastAsia" w:hAnsi="Angsana New" w:cs="Angsana New" w:hint="cs"/>
          <w:noProof/>
        </w:rPr>
      </w:pPr>
      <w:hyperlink w:anchor="_Toc26138091" w:history="1">
        <w:r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 xml:space="preserve">บทที่ </w:t>
        </w:r>
        <w:r w:rsidRPr="00F80F20">
          <w:rPr>
            <w:rStyle w:val="Hyperlink"/>
            <w:rFonts w:ascii="Angsana New" w:eastAsia="Times New Roman" w:hAnsi="Angsana New" w:cs="Angsana New" w:hint="cs"/>
            <w:noProof/>
          </w:rPr>
          <w:t xml:space="preserve">2 </w:t>
        </w:r>
        <w:r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>ทฤษฏีและงานวิจัยที่เกี่ยวข้อง</w:t>
        </w:r>
        <w:r w:rsidRPr="00F80F20">
          <w:rPr>
            <w:rFonts w:ascii="Angsana New" w:hAnsi="Angsana New" w:cs="Angsana New" w:hint="cs"/>
            <w:noProof/>
            <w:webHidden/>
          </w:rPr>
          <w:tab/>
        </w:r>
        <w:r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Pr="00F80F20">
          <w:rPr>
            <w:rFonts w:ascii="Angsana New" w:hAnsi="Angsana New" w:cs="Angsana New" w:hint="cs"/>
            <w:noProof/>
            <w:webHidden/>
          </w:rPr>
          <w:instrText xml:space="preserve"> PAGEREF _Toc26138091 \h </w:instrText>
        </w:r>
        <w:r w:rsidRPr="00F80F20">
          <w:rPr>
            <w:rFonts w:ascii="Angsana New" w:hAnsi="Angsana New" w:cs="Angsana New" w:hint="cs"/>
            <w:noProof/>
            <w:webHidden/>
          </w:rPr>
        </w:r>
        <w:r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Pr="00F80F20">
          <w:rPr>
            <w:rFonts w:ascii="Angsana New" w:hAnsi="Angsana New" w:cs="Angsana New" w:hint="cs"/>
            <w:noProof/>
            <w:webHidden/>
          </w:rPr>
          <w:t>3</w:t>
        </w:r>
        <w:r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65EB910" w14:textId="37B6446A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92" w:history="1"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2.1 </w:t>
        </w:r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ทฤษฏี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2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3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AEE813D" w14:textId="17308916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93" w:history="1"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2.2 </w:t>
        </w:r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งานวิจัยที่เกี่ยวข้อง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3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0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6AE0E69C" w14:textId="0143740E" w:rsidR="00F80F20" w:rsidRPr="00F80F20" w:rsidRDefault="00F80F20">
      <w:pPr>
        <w:pStyle w:val="TOC1"/>
        <w:tabs>
          <w:tab w:val="right" w:pos="9010"/>
        </w:tabs>
        <w:rPr>
          <w:rFonts w:ascii="Angsana New" w:eastAsiaTheme="minorEastAsia" w:hAnsi="Angsana New" w:cs="Angsana New" w:hint="cs"/>
          <w:noProof/>
        </w:rPr>
      </w:pPr>
      <w:hyperlink w:anchor="_Toc26138094" w:history="1">
        <w:r w:rsidRPr="00F80F20">
          <w:rPr>
            <w:rStyle w:val="Hyperlink"/>
            <w:rFonts w:ascii="Angsana New" w:hAnsi="Angsana New" w:cs="Angsana New" w:hint="cs"/>
            <w:noProof/>
            <w:cs/>
          </w:rPr>
          <w:t xml:space="preserve">บทที่ </w:t>
        </w:r>
        <w:r w:rsidRPr="00F80F20">
          <w:rPr>
            <w:rStyle w:val="Hyperlink"/>
            <w:rFonts w:ascii="Angsana New" w:hAnsi="Angsana New" w:cs="Angsana New" w:hint="cs"/>
            <w:noProof/>
          </w:rPr>
          <w:t xml:space="preserve">3 </w:t>
        </w:r>
        <w:r w:rsidRPr="00F80F20">
          <w:rPr>
            <w:rStyle w:val="Hyperlink"/>
            <w:rFonts w:ascii="Angsana New" w:hAnsi="Angsana New" w:cs="Angsana New" w:hint="cs"/>
            <w:noProof/>
            <w:cs/>
          </w:rPr>
          <w:t>วิธีการดำเนินงาน</w:t>
        </w:r>
        <w:r w:rsidRPr="00F80F20">
          <w:rPr>
            <w:rFonts w:ascii="Angsana New" w:hAnsi="Angsana New" w:cs="Angsana New" w:hint="cs"/>
            <w:noProof/>
            <w:webHidden/>
          </w:rPr>
          <w:tab/>
        </w:r>
        <w:r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Pr="00F80F20">
          <w:rPr>
            <w:rFonts w:ascii="Angsana New" w:hAnsi="Angsana New" w:cs="Angsana New" w:hint="cs"/>
            <w:noProof/>
            <w:webHidden/>
          </w:rPr>
          <w:instrText xml:space="preserve"> PAGEREF _Toc26138094 \h </w:instrText>
        </w:r>
        <w:r w:rsidRPr="00F80F20">
          <w:rPr>
            <w:rFonts w:ascii="Angsana New" w:hAnsi="Angsana New" w:cs="Angsana New" w:hint="cs"/>
            <w:noProof/>
            <w:webHidden/>
          </w:rPr>
        </w:r>
        <w:r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Pr="00F80F20">
          <w:rPr>
            <w:rFonts w:ascii="Angsana New" w:hAnsi="Angsana New" w:cs="Angsana New" w:hint="cs"/>
            <w:noProof/>
            <w:webHidden/>
          </w:rPr>
          <w:t>13</w:t>
        </w:r>
        <w:r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50FBECA0" w14:textId="6D3B24BB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95" w:history="1"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3.1 </w:t>
        </w:r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โปรแกรมหรือซอฟต์แวร์ที่ใช้ในการพัฒนา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5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3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6BB19D00" w14:textId="253B5B3F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96" w:history="1"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3.2 </w:t>
        </w:r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ขั้นตอนการดำเนินงาน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6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4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17E0F1E7" w14:textId="4CFD5CA4" w:rsidR="00F80F20" w:rsidRPr="00F80F20" w:rsidRDefault="00F80F20">
      <w:pPr>
        <w:pStyle w:val="TOC1"/>
        <w:tabs>
          <w:tab w:val="right" w:pos="9010"/>
        </w:tabs>
        <w:rPr>
          <w:rFonts w:ascii="Angsana New" w:eastAsiaTheme="minorEastAsia" w:hAnsi="Angsana New" w:cs="Angsana New" w:hint="cs"/>
          <w:noProof/>
        </w:rPr>
      </w:pPr>
      <w:hyperlink w:anchor="_Toc26138097" w:history="1">
        <w:r w:rsidRPr="00F80F20">
          <w:rPr>
            <w:rStyle w:val="Hyperlink"/>
            <w:rFonts w:ascii="Angsana New" w:hAnsi="Angsana New" w:cs="Angsana New" w:hint="cs"/>
            <w:noProof/>
            <w:cs/>
          </w:rPr>
          <w:t>บทที่ 4 ผลการทดลองเบื้องต้น</w:t>
        </w:r>
        <w:r w:rsidRPr="00F80F20">
          <w:rPr>
            <w:rFonts w:ascii="Angsana New" w:hAnsi="Angsana New" w:cs="Angsana New" w:hint="cs"/>
            <w:noProof/>
            <w:webHidden/>
          </w:rPr>
          <w:tab/>
        </w:r>
        <w:r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Pr="00F80F20">
          <w:rPr>
            <w:rFonts w:ascii="Angsana New" w:hAnsi="Angsana New" w:cs="Angsana New" w:hint="cs"/>
            <w:noProof/>
            <w:webHidden/>
          </w:rPr>
          <w:instrText xml:space="preserve"> PAGEREF _Toc26138097 \h </w:instrText>
        </w:r>
        <w:r w:rsidRPr="00F80F20">
          <w:rPr>
            <w:rFonts w:ascii="Angsana New" w:hAnsi="Angsana New" w:cs="Angsana New" w:hint="cs"/>
            <w:noProof/>
            <w:webHidden/>
          </w:rPr>
        </w:r>
        <w:r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Pr="00F80F20">
          <w:rPr>
            <w:rFonts w:ascii="Angsana New" w:hAnsi="Angsana New" w:cs="Angsana New" w:hint="cs"/>
            <w:noProof/>
            <w:webHidden/>
          </w:rPr>
          <w:t>18</w:t>
        </w:r>
        <w:r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2BACE9C9" w14:textId="2E6AE902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98" w:history="1"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4.1 การฝึกสอน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8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8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39186B5" w14:textId="41E0C6A1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099" w:history="1"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4.2 ประเมินผลการทดลองที่เกิดขึ้น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9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9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0E99A8F" w14:textId="6C81E2B4" w:rsidR="00F80F20" w:rsidRPr="00F80F20" w:rsidRDefault="00F80F20">
      <w:pPr>
        <w:pStyle w:val="TOC1"/>
        <w:tabs>
          <w:tab w:val="right" w:pos="9010"/>
        </w:tabs>
        <w:rPr>
          <w:rFonts w:ascii="Angsana New" w:eastAsiaTheme="minorEastAsia" w:hAnsi="Angsana New" w:cs="Angsana New" w:hint="cs"/>
          <w:noProof/>
        </w:rPr>
      </w:pPr>
      <w:hyperlink w:anchor="_Toc26138100" w:history="1">
        <w:r w:rsidRPr="00F80F20">
          <w:rPr>
            <w:rStyle w:val="Hyperlink"/>
            <w:rFonts w:ascii="Angsana New" w:hAnsi="Angsana New" w:cs="Angsana New" w:hint="cs"/>
            <w:noProof/>
            <w:cs/>
          </w:rPr>
          <w:t>บทที่ 5 บทสรุป</w:t>
        </w:r>
        <w:r w:rsidRPr="00F80F20">
          <w:rPr>
            <w:rFonts w:ascii="Angsana New" w:hAnsi="Angsana New" w:cs="Angsana New" w:hint="cs"/>
            <w:noProof/>
            <w:webHidden/>
          </w:rPr>
          <w:tab/>
        </w:r>
        <w:r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Pr="00F80F20">
          <w:rPr>
            <w:rFonts w:ascii="Angsana New" w:hAnsi="Angsana New" w:cs="Angsana New" w:hint="cs"/>
            <w:noProof/>
            <w:webHidden/>
          </w:rPr>
          <w:instrText xml:space="preserve"> PAGEREF _Toc26138100 \h </w:instrText>
        </w:r>
        <w:r w:rsidRPr="00F80F20">
          <w:rPr>
            <w:rFonts w:ascii="Angsana New" w:hAnsi="Angsana New" w:cs="Angsana New" w:hint="cs"/>
            <w:noProof/>
            <w:webHidden/>
          </w:rPr>
        </w:r>
        <w:r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Pr="00F80F20">
          <w:rPr>
            <w:rFonts w:ascii="Angsana New" w:hAnsi="Angsana New" w:cs="Angsana New" w:hint="cs"/>
            <w:noProof/>
            <w:webHidden/>
          </w:rPr>
          <w:t>20</w:t>
        </w:r>
        <w:r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3CDB1A65" w14:textId="457A16C3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101" w:history="1"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5.1 สรุปผลการดำเนินงาน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101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0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C90623E" w14:textId="722CA29E" w:rsidR="00F80F20" w:rsidRPr="00F80F20" w:rsidRDefault="00F80F20">
      <w:pPr>
        <w:pStyle w:val="TOC2"/>
        <w:tabs>
          <w:tab w:val="right" w:pos="9010"/>
        </w:tabs>
        <w:rPr>
          <w:rFonts w:ascii="Angsana New" w:eastAsiaTheme="minorEastAsia" w:hAnsi="Angsana New" w:cs="Angsana New" w:hint="cs"/>
          <w:i w:val="0"/>
          <w:iCs w:val="0"/>
          <w:noProof/>
          <w:sz w:val="32"/>
          <w:szCs w:val="32"/>
        </w:rPr>
      </w:pPr>
      <w:hyperlink w:anchor="_Toc26138102" w:history="1">
        <w:r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5.2 ปัญหาและอุปสรรค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102 \h </w:instrTex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0</w:t>
        </w:r>
        <w:r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0A15BE4B" w14:textId="4D508BBF" w:rsidR="00F80F20" w:rsidRPr="00F80F20" w:rsidRDefault="00F80F20">
      <w:pPr>
        <w:pStyle w:val="TOC1"/>
        <w:tabs>
          <w:tab w:val="right" w:pos="9010"/>
        </w:tabs>
        <w:rPr>
          <w:rFonts w:ascii="Angsana New" w:eastAsiaTheme="minorEastAsia" w:hAnsi="Angsana New" w:cs="Angsana New" w:hint="cs"/>
          <w:noProof/>
        </w:rPr>
      </w:pPr>
      <w:hyperlink w:anchor="_Toc26138103" w:history="1">
        <w:r w:rsidRPr="00F80F20">
          <w:rPr>
            <w:rStyle w:val="Hyperlink"/>
            <w:rFonts w:ascii="Angsana New" w:hAnsi="Angsana New" w:cs="Angsana New" w:hint="cs"/>
            <w:noProof/>
            <w:cs/>
          </w:rPr>
          <w:t>บรรณาณุกรม</w:t>
        </w:r>
        <w:r w:rsidRPr="00F80F20">
          <w:rPr>
            <w:rFonts w:ascii="Angsana New" w:hAnsi="Angsana New" w:cs="Angsana New" w:hint="cs"/>
            <w:noProof/>
            <w:webHidden/>
          </w:rPr>
          <w:tab/>
        </w:r>
        <w:r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Pr="00F80F20">
          <w:rPr>
            <w:rFonts w:ascii="Angsana New" w:hAnsi="Angsana New" w:cs="Angsana New" w:hint="cs"/>
            <w:noProof/>
            <w:webHidden/>
          </w:rPr>
          <w:instrText xml:space="preserve"> PAGEREF _Toc26138103 \h </w:instrText>
        </w:r>
        <w:r w:rsidRPr="00F80F20">
          <w:rPr>
            <w:rFonts w:ascii="Angsana New" w:hAnsi="Angsana New" w:cs="Angsana New" w:hint="cs"/>
            <w:noProof/>
            <w:webHidden/>
          </w:rPr>
        </w:r>
        <w:r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Pr="00F80F20">
          <w:rPr>
            <w:rFonts w:ascii="Angsana New" w:hAnsi="Angsana New" w:cs="Angsana New" w:hint="cs"/>
            <w:noProof/>
            <w:webHidden/>
          </w:rPr>
          <w:t>21</w:t>
        </w:r>
        <w:r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8420405" w14:textId="14003B5A" w:rsidR="00A47AC2" w:rsidRPr="005514EB" w:rsidRDefault="00B10D01" w:rsidP="005514EB">
      <w:pPr>
        <w:pStyle w:val="TOC1"/>
        <w:jc w:val="center"/>
        <w:rPr>
          <w:sz w:val="48"/>
          <w:szCs w:val="48"/>
        </w:rPr>
      </w:pPr>
      <w:r w:rsidRPr="00B10D01">
        <w:rPr>
          <w:rFonts w:hint="cs"/>
          <w:cs/>
        </w:rPr>
        <w:fldChar w:fldCharType="end"/>
      </w:r>
      <w:r w:rsidR="00A47AC2">
        <w:rPr>
          <w:cs/>
        </w:rPr>
        <w:br w:type="page"/>
      </w:r>
      <w:bookmarkStart w:id="4" w:name="_Toc21347378"/>
      <w:r w:rsidR="00A47AC2" w:rsidRPr="005514E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สารบัญรูป</w:t>
      </w:r>
      <w:bookmarkEnd w:id="4"/>
    </w:p>
    <w:p w14:paraId="27A12243" w14:textId="77777777" w:rsidR="00A47AC2" w:rsidRPr="005514EB" w:rsidRDefault="00A47AC2" w:rsidP="00A47AC2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w:r w:rsidRPr="005514EB">
        <w:rPr>
          <w:rFonts w:ascii="Angsana New" w:hAnsi="Angsana New" w:cs="Angsana New"/>
          <w:color w:val="000000" w:themeColor="text1"/>
          <w:sz w:val="32"/>
          <w:szCs w:val="32"/>
          <w:cs/>
        </w:rPr>
        <w:t>หน้า</w:t>
      </w:r>
    </w:p>
    <w:p w14:paraId="6BAC3423" w14:textId="77777777" w:rsidR="00A47AC2" w:rsidRPr="005514EB" w:rsidRDefault="00A47AC2" w:rsidP="00A47AC2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5514EB">
        <w:rPr>
          <w:rFonts w:ascii="Angsana New" w:hAnsi="Angsana New" w:cs="Angsana New"/>
          <w:color w:val="000000" w:themeColor="text1"/>
          <w:sz w:val="32"/>
          <w:szCs w:val="32"/>
          <w:cs/>
        </w:rPr>
        <w:t>รูปที่</w:t>
      </w:r>
    </w:p>
    <w:p w14:paraId="48590DB6" w14:textId="5EA83C52" w:rsidR="00A47AC2" w:rsidRPr="000E30B7" w:rsidRDefault="000E30B7" w:rsidP="000E30B7">
      <w:pPr>
        <w:ind w:left="720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2.1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การทำงานของการเรียนรู้แบบเสริมกำลัง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ab/>
      </w:r>
      <w:r w:rsidR="00A47AC2"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    </w:t>
      </w:r>
      <w:r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 4</w:t>
      </w:r>
    </w:p>
    <w:p w14:paraId="4F00CF68" w14:textId="77777777" w:rsidR="000E30B7" w:rsidRDefault="000E30B7" w:rsidP="000E30B7">
      <w:pPr>
        <w:ind w:left="720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2.2 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ของห่วงโซ่มาร์คอฟ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     </w:t>
      </w:r>
      <w:r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5</w:t>
      </w:r>
    </w:p>
    <w:p w14:paraId="51819787" w14:textId="75D9C776" w:rsidR="000E30B7" w:rsidRPr="000E30B7" w:rsidRDefault="000E30B7" w:rsidP="000E30B7">
      <w:pPr>
        <w:ind w:left="720"/>
        <w:rPr>
          <w:rFonts w:asciiTheme="majorBidi" w:hAnsiTheme="majorBidi" w:cstheme="majorBidi" w:hint="cs"/>
          <w:sz w:val="32"/>
          <w:szCs w:val="32"/>
        </w:rPr>
      </w:pP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2.3 </w:t>
      </w:r>
      <w:r w:rsidRPr="000E30B7">
        <w:rPr>
          <w:rFonts w:asciiTheme="majorBidi" w:hAnsiTheme="majorBidi" w:cstheme="majorBidi"/>
          <w:sz w:val="32"/>
          <w:szCs w:val="32"/>
          <w:cs/>
        </w:rPr>
        <w:t>กราฟแสดง</w:t>
      </w:r>
      <w:proofErr w:type="spellStart"/>
      <w:r w:rsidRPr="000E30B7">
        <w:rPr>
          <w:rFonts w:asciiTheme="majorBidi" w:hAnsiTheme="majorBidi" w:cstheme="majorBidi"/>
          <w:sz w:val="32"/>
          <w:szCs w:val="32"/>
          <w:cs/>
        </w:rPr>
        <w:t>หล</w:t>
      </w:r>
      <w:proofErr w:type="spellEnd"/>
      <w:r w:rsidRPr="000E30B7">
        <w:rPr>
          <w:rFonts w:asciiTheme="majorBidi" w:hAnsiTheme="majorBidi" w:cstheme="majorBidi"/>
          <w:sz w:val="32"/>
          <w:szCs w:val="32"/>
          <w:cs/>
        </w:rPr>
        <w:t xml:space="preserve">ัการ </w:t>
      </w:r>
      <w:r w:rsidRPr="000E30B7">
        <w:rPr>
          <w:rFonts w:asciiTheme="majorBidi" w:hAnsiTheme="majorBidi" w:cstheme="majorBidi"/>
          <w:sz w:val="32"/>
          <w:szCs w:val="32"/>
        </w:rPr>
        <w:t xml:space="preserve">Exploration 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และ </w:t>
      </w:r>
      <w:proofErr w:type="spellStart"/>
      <w:r w:rsidRPr="000E30B7">
        <w:rPr>
          <w:rFonts w:asciiTheme="majorBidi" w:hAnsiTheme="majorBidi" w:cstheme="majorBidi"/>
          <w:sz w:val="32"/>
          <w:szCs w:val="32"/>
        </w:rPr>
        <w:t>Exploitaion</w:t>
      </w:r>
      <w:proofErr w:type="spellEnd"/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  7</w:t>
      </w:r>
    </w:p>
    <w:p w14:paraId="2F166754" w14:textId="080F9E56" w:rsidR="00A47AC2" w:rsidRPr="00073376" w:rsidRDefault="00A47AC2" w:rsidP="00A47AC2">
      <w:pPr>
        <w:rPr>
          <w:rFonts w:ascii="Angsana New" w:hAnsi="Angsana New" w:cs="Angsana New" w:hint="cs"/>
          <w:color w:val="000000" w:themeColor="text1"/>
          <w:sz w:val="32"/>
          <w:szCs w:val="32"/>
        </w:rPr>
      </w:pP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proofErr w:type="gramStart"/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>2.</w:t>
      </w:r>
      <w:r w:rsid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4</w:t>
      </w: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 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>โครงสร้างของโครงข่ายประสาทแบบคอนโวลูชัน</w:t>
      </w:r>
      <w:proofErr w:type="gramEnd"/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 xml:space="preserve">   </w:t>
      </w:r>
      <w:r w:rsidR="000E30B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8</w:t>
      </w:r>
    </w:p>
    <w:p w14:paraId="68C0A1DB" w14:textId="40B8024E" w:rsidR="000E30B7" w:rsidRPr="000E30B7" w:rsidRDefault="000E30B7" w:rsidP="000E30B7">
      <w:pPr>
        <w:rPr>
          <w:rFonts w:asciiTheme="majorBidi" w:hAnsiTheme="majorBidi" w:cstheme="majorBidi" w:hint="cs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2.</w:t>
      </w:r>
      <w:r w:rsidRPr="000E30B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5 </w:t>
      </w:r>
      <w:r w:rsidRPr="000E30B7">
        <w:rPr>
          <w:rFonts w:asciiTheme="majorBidi" w:hAnsiTheme="majorBidi" w:cstheme="majorBidi"/>
          <w:sz w:val="32"/>
          <w:szCs w:val="32"/>
          <w:cs/>
        </w:rPr>
        <w:t>รูปภาพโครงสร้างของการเรียนรู้แบบเสริมกำลังเชิงลึ</w:t>
      </w:r>
      <w:r w:rsidRPr="000E30B7">
        <w:rPr>
          <w:rFonts w:asciiTheme="majorBidi" w:hAnsiTheme="majorBidi" w:cstheme="majorBidi" w:hint="cs"/>
          <w:sz w:val="32"/>
          <w:szCs w:val="32"/>
          <w:cs/>
        </w:rPr>
        <w:t>ก</w:t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     9</w:t>
      </w:r>
    </w:p>
    <w:p w14:paraId="316DD2EC" w14:textId="5CD1FD73" w:rsidR="000E30B7" w:rsidRPr="000E30B7" w:rsidRDefault="000E30B7" w:rsidP="00A47AC2">
      <w:pPr>
        <w:rPr>
          <w:rFonts w:ascii="Angsana New" w:hAnsi="Angsana New" w:cs="Angsana New" w:hint="cs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2.6 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ตาราง </w:t>
      </w:r>
      <w:r w:rsidRPr="000E30B7">
        <w:rPr>
          <w:rFonts w:asciiTheme="majorBidi" w:hAnsiTheme="majorBidi" w:cstheme="majorBidi"/>
          <w:sz w:val="32"/>
          <w:szCs w:val="32"/>
        </w:rPr>
        <w:t>Q-Value (</w:t>
      </w:r>
      <w:r w:rsidRPr="000E30B7">
        <w:rPr>
          <w:rFonts w:asciiTheme="majorBidi" w:hAnsiTheme="majorBidi" w:cstheme="majorBidi"/>
          <w:sz w:val="32"/>
          <w:szCs w:val="32"/>
          <w:cs/>
        </w:rPr>
        <w:t>บน</w:t>
      </w:r>
      <w:r w:rsidRPr="000E30B7">
        <w:rPr>
          <w:rFonts w:asciiTheme="majorBidi" w:hAnsiTheme="majorBidi" w:cstheme="majorBidi"/>
          <w:sz w:val="32"/>
          <w:szCs w:val="32"/>
        </w:rPr>
        <w:t>)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 </w:t>
      </w:r>
      <w:r w:rsidRPr="000E30B7">
        <w:rPr>
          <w:rFonts w:asciiTheme="majorBidi" w:hAnsiTheme="majorBidi" w:cstheme="majorBidi"/>
          <w:sz w:val="32"/>
          <w:szCs w:val="32"/>
        </w:rPr>
        <w:t>Deep Q Network (</w:t>
      </w:r>
      <w:r w:rsidRPr="000E30B7">
        <w:rPr>
          <w:rFonts w:asciiTheme="majorBidi" w:hAnsiTheme="majorBidi" w:cstheme="majorBidi"/>
          <w:sz w:val="32"/>
          <w:szCs w:val="32"/>
          <w:cs/>
        </w:rPr>
        <w:t>ล่าง</w:t>
      </w:r>
      <w:r w:rsidRPr="000E30B7">
        <w:rPr>
          <w:rFonts w:asciiTheme="majorBidi" w:hAnsiTheme="majorBidi" w:cstheme="majorBidi"/>
          <w:sz w:val="32"/>
          <w:szCs w:val="32"/>
        </w:rPr>
        <w:t>)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10</w:t>
      </w:r>
    </w:p>
    <w:p w14:paraId="15384821" w14:textId="5263420F" w:rsidR="00A47AC2" w:rsidRPr="00073376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1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ภาพของเกม </w:t>
      </w:r>
      <w:r w:rsidRPr="00073376">
        <w:rPr>
          <w:rFonts w:asciiTheme="majorBidi" w:hAnsiTheme="majorBidi" w:cstheme="majorBidi"/>
          <w:sz w:val="32"/>
          <w:szCs w:val="32"/>
        </w:rPr>
        <w:t xml:space="preserve">Kaboom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จากเครื่อง </w:t>
      </w:r>
      <w:r w:rsidRPr="00073376">
        <w:rPr>
          <w:rFonts w:asciiTheme="majorBidi" w:hAnsiTheme="majorBidi" w:cstheme="majorBidi"/>
          <w:sz w:val="32"/>
          <w:szCs w:val="32"/>
        </w:rPr>
        <w:t>Atari2600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4</w:t>
      </w:r>
    </w:p>
    <w:p w14:paraId="2B33E60B" w14:textId="36FE10EA" w:rsidR="00A47AC2" w:rsidRPr="00073376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2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โครงสร้างของ </w:t>
      </w:r>
      <w:proofErr w:type="spellStart"/>
      <w:r w:rsidRPr="00073376">
        <w:rPr>
          <w:rFonts w:asciiTheme="majorBidi" w:hAnsiTheme="majorBidi" w:cstheme="majorBidi"/>
          <w:sz w:val="32"/>
          <w:szCs w:val="32"/>
        </w:rPr>
        <w:t>ActionWrapper</w:t>
      </w:r>
      <w:proofErr w:type="spellEnd"/>
      <w:r w:rsidRPr="00073376">
        <w:rPr>
          <w:rFonts w:asciiTheme="majorBidi" w:hAnsiTheme="majorBidi" w:cstheme="majorBidi"/>
          <w:sz w:val="32"/>
          <w:szCs w:val="32"/>
        </w:rPr>
        <w:t xml:space="preserve">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และ </w:t>
      </w:r>
      <w:r w:rsidRPr="00073376">
        <w:rPr>
          <w:rFonts w:asciiTheme="majorBidi" w:hAnsiTheme="majorBidi" w:cstheme="majorBidi"/>
          <w:sz w:val="32"/>
          <w:szCs w:val="32"/>
        </w:rPr>
        <w:t>Discretizer.py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5</w:t>
      </w:r>
    </w:p>
    <w:p w14:paraId="010CF57D" w14:textId="1DD5B174" w:rsidR="00A47AC2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3 </w:t>
      </w:r>
      <w:r w:rsidRPr="00073376">
        <w:rPr>
          <w:rFonts w:asciiTheme="majorBidi" w:hAnsiTheme="majorBidi" w:cstheme="majorBidi"/>
          <w:sz w:val="32"/>
          <w:szCs w:val="32"/>
          <w:cs/>
        </w:rPr>
        <w:t>โครงสร้างของสภาพแวดล้อมและ</w:t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073376">
        <w:rPr>
          <w:rFonts w:asciiTheme="majorBidi" w:hAnsiTheme="majorBidi" w:cstheme="majorBidi"/>
          <w:sz w:val="32"/>
          <w:szCs w:val="32"/>
        </w:rPr>
        <w:t>Gym_Wrapper.py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</w:t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6</w:t>
      </w:r>
    </w:p>
    <w:p w14:paraId="2A05670A" w14:textId="1103419E" w:rsidR="001C7821" w:rsidRDefault="001C7821" w:rsidP="00A47AC2">
      <w:pPr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.4</w:t>
      </w:r>
      <w:r w:rsidRPr="001C7821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1C7821">
        <w:rPr>
          <w:rFonts w:asciiTheme="majorBidi" w:hAnsiTheme="majorBidi" w:cstheme="majorBidi"/>
          <w:sz w:val="32"/>
          <w:szCs w:val="32"/>
          <w:cs/>
        </w:rPr>
        <w:t xml:space="preserve">โครงสร้างของโครงข่าย </w:t>
      </w:r>
      <w:r w:rsidRPr="001C7821">
        <w:rPr>
          <w:rFonts w:asciiTheme="majorBidi" w:hAnsiTheme="majorBidi" w:cstheme="majorBidi"/>
          <w:sz w:val="32"/>
          <w:szCs w:val="32"/>
        </w:rPr>
        <w:t>Double Deep Q Network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17</w:t>
      </w:r>
    </w:p>
    <w:p w14:paraId="10F038ED" w14:textId="4EE9617D" w:rsidR="00B10D01" w:rsidRDefault="00A47AC2" w:rsidP="00A47AC2">
      <w:pPr>
        <w:rPr>
          <w:rFonts w:asciiTheme="majorBidi" w:hAnsiTheme="majorBidi" w:cstheme="majorBidi" w:hint="cs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 w:rsidRPr="00087130">
        <w:rPr>
          <w:rFonts w:asciiTheme="majorBidi" w:hAnsiTheme="majorBidi" w:cstheme="majorBidi" w:hint="cs"/>
          <w:sz w:val="32"/>
          <w:szCs w:val="32"/>
          <w:cs/>
        </w:rPr>
        <w:t xml:space="preserve">4.1 </w:t>
      </w:r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ะแนนที่เอเจน</w:t>
      </w:r>
      <w:proofErr w:type="spellStart"/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A6122C">
        <w:rPr>
          <w:rFonts w:asciiTheme="majorBidi" w:hAnsiTheme="majorBidi" w:cstheme="majorBidi" w:hint="cs"/>
          <w:sz w:val="32"/>
          <w:szCs w:val="32"/>
          <w:cs/>
        </w:rPr>
        <w:t>18</w:t>
      </w:r>
    </w:p>
    <w:p w14:paraId="5FDC3D53" w14:textId="7F48AE5E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4.2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Q-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161BB5B4" w14:textId="062B8F90" w:rsidR="00EE462D" w:rsidRDefault="00EE462D" w:rsidP="00A47AC2">
      <w:pPr>
        <w:rPr>
          <w:rFonts w:ascii="Angsana New" w:hAnsi="Angsana New" w:cs="Angsana New" w:hint="cs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4.3 กราฟแสดงค่า 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Accurency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4C880D05" w14:textId="26C6BFF2" w:rsidR="00EE462D" w:rsidRDefault="00EE462D" w:rsidP="00A47AC2">
      <w:pPr>
        <w:rPr>
          <w:rFonts w:ascii="Angsana New" w:hAnsi="Angsana New" w:cs="Angsana New" w:hint="cs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4.4 กราฟแสดงค่า 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Loss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3A72CD70" w14:textId="77777777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</w:p>
    <w:p w14:paraId="1C56AD3C" w14:textId="3E93D9FC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  <w:cs/>
        </w:rPr>
      </w:pPr>
    </w:p>
    <w:p w14:paraId="491E6B6B" w14:textId="77777777" w:rsidR="00EE462D" w:rsidRDefault="00EE462D">
      <w:pPr>
        <w:rPr>
          <w:rFonts w:ascii="Angsana New" w:hAnsi="Angsana New" w:cs="Angsana New"/>
          <w:color w:val="000000"/>
          <w:sz w:val="32"/>
          <w:szCs w:val="32"/>
          <w:cs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br w:type="page"/>
      </w:r>
    </w:p>
    <w:p w14:paraId="6FA74947" w14:textId="4A7AC615" w:rsidR="00EE462D" w:rsidRPr="005514EB" w:rsidRDefault="00EE462D" w:rsidP="00EE462D">
      <w:pPr>
        <w:tabs>
          <w:tab w:val="left" w:pos="3304"/>
        </w:tabs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5514EB">
        <w:rPr>
          <w:rFonts w:ascii="Angsana New" w:eastAsia="Times New Roman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สารบัญตาราง</w:t>
      </w:r>
    </w:p>
    <w:p w14:paraId="7FB3203A" w14:textId="77777777" w:rsidR="00EE462D" w:rsidRDefault="00EE462D" w:rsidP="00EE462D">
      <w:pPr>
        <w:tabs>
          <w:tab w:val="left" w:pos="3304"/>
        </w:tabs>
        <w:jc w:val="right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หน้า</w:t>
      </w:r>
    </w:p>
    <w:p w14:paraId="15E83F98" w14:textId="77777777" w:rsidR="00EE462D" w:rsidRDefault="00EE462D" w:rsidP="00EE462D">
      <w:pPr>
        <w:tabs>
          <w:tab w:val="left" w:pos="3304"/>
        </w:tabs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ตารางที่</w:t>
      </w:r>
    </w:p>
    <w:p w14:paraId="09DC5AB3" w14:textId="53AC2A72" w:rsidR="00EE462D" w:rsidRPr="00073376" w:rsidRDefault="00EE462D" w:rsidP="00EE462D">
      <w:pPr>
        <w:tabs>
          <w:tab w:val="left" w:pos="3304"/>
        </w:tabs>
        <w:rPr>
          <w:rFonts w:ascii="Angsana New" w:eastAsia="Times New Roman" w:hAnsi="Angsana New" w:cs="Angsana New" w:hint="cs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1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ลักษณะโครงสร้างของสภาพแวดล้อมของเกม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>Kaboom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4</w:t>
      </w:r>
    </w:p>
    <w:p w14:paraId="65904C82" w14:textId="52BE50A2" w:rsidR="00EE462D" w:rsidRPr="00073376" w:rsidRDefault="00EE462D" w:rsidP="00EE462D">
      <w:pPr>
        <w:tabs>
          <w:tab w:val="left" w:pos="3304"/>
        </w:tabs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2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สร้างของสภาพแวดล้อมหลังจากทำการแยกการกระทำที่ต้องการ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5</w:t>
      </w:r>
    </w:p>
    <w:p w14:paraId="6C4D5185" w14:textId="2472EC15" w:rsidR="00EE462D" w:rsidRDefault="00EE462D" w:rsidP="00EE462D">
      <w:pPr>
        <w:rPr>
          <w:rFonts w:ascii="Angsana New" w:hAnsi="Angsana New" w:cs="Angsana New" w:hint="cs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3.3 โครงสร้างของสภาพแวดล้อมหลังจากการปรับ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โครงข่ายคอนโวลูชัน</w:t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6</w:t>
      </w:r>
    </w:p>
    <w:p w14:paraId="6215BB4A" w14:textId="77777777" w:rsidR="00EE462D" w:rsidRDefault="00EE462D" w:rsidP="00EE462D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D772358" w14:textId="6D3D41E4" w:rsidR="00EE462D" w:rsidRPr="00EE462D" w:rsidRDefault="00EE462D" w:rsidP="00EE462D">
      <w:pPr>
        <w:rPr>
          <w:rFonts w:ascii="Angsana New" w:hAnsi="Angsana New" w:cs="Angsana New" w:hint="cs"/>
          <w:color w:val="000000"/>
          <w:sz w:val="32"/>
          <w:szCs w:val="32"/>
          <w:cs/>
        </w:rPr>
        <w:sectPr w:rsidR="00EE462D" w:rsidRPr="00EE462D" w:rsidSect="00A47AC2">
          <w:headerReference w:type="default" r:id="rId11"/>
          <w:footerReference w:type="default" r:id="rId12"/>
          <w:pgSz w:w="11900" w:h="16840"/>
          <w:pgMar w:top="1440" w:right="1440" w:bottom="1440" w:left="1440" w:header="708" w:footer="708" w:gutter="0"/>
          <w:pgNumType w:fmt="upperRoman" w:start="1"/>
          <w:cols w:space="708"/>
          <w:docGrid w:linePitch="360"/>
        </w:sectPr>
      </w:pPr>
    </w:p>
    <w:p w14:paraId="2662807C" w14:textId="77777777" w:rsidR="00B10D01" w:rsidRPr="007B1C87" w:rsidRDefault="00B10D01" w:rsidP="00B10D01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bookmarkStart w:id="5" w:name="_Toc21347379"/>
      <w:bookmarkStart w:id="6" w:name="_Toc26138086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นำ</w:t>
      </w:r>
      <w:bookmarkEnd w:id="5"/>
      <w:bookmarkEnd w:id="6"/>
    </w:p>
    <w:p w14:paraId="2BE7D962" w14:textId="77777777" w:rsidR="00B10D01" w:rsidRPr="007B1C87" w:rsidRDefault="00B10D01" w:rsidP="00B10D01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ab/>
      </w:r>
      <w:r w:rsidRPr="007B1C87">
        <w:rPr>
          <w:rFonts w:ascii="Angsana New" w:hAnsi="Angsana New" w:cs="Angsana New"/>
          <w:color w:val="000000" w:themeColor="text1"/>
          <w:szCs w:val="32"/>
          <w:cs/>
        </w:rPr>
        <w:t>บทนี้จะกล่าวถึงที่มาและความสำคัญ รวมไปถึงวัตถุประสงค์และประโยชน์ที่คาดว่าจะได้รับจากวิจัยครั้งนี้เพื่อทราบถึงจุดมุ่งหมายที่แท้จริงของผู้วิจัยโดยที่มีรายละเอียดของการดำเนินงานและขอบเขตรวมไปถึงอุปกรณ์ที่ใช้เพื่อเป็นประโยชน์แก่ผู้สนใจในการศึกษางานวิจัยนี้โดยมี</w:t>
      </w:r>
      <w:r w:rsidRPr="007B1C8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Cs w:val="32"/>
          <w:cs/>
        </w:rPr>
        <w:t>รายละเอียดดัง ต่อไปนี้</w:t>
      </w:r>
    </w:p>
    <w:p w14:paraId="788B5140" w14:textId="77777777" w:rsidR="00B10D01" w:rsidRPr="007B1C87" w:rsidRDefault="00B10D01" w:rsidP="00B10D01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13B8FD7D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7" w:name="_Toc21347380"/>
      <w:bookmarkStart w:id="8" w:name="_Toc26138087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1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ที่มาและความสำคัญ</w:t>
      </w:r>
      <w:bookmarkEnd w:id="7"/>
      <w:bookmarkEnd w:id="8"/>
    </w:p>
    <w:p w14:paraId="3AE153FE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เรียนรู้แบบเสริมกำลัง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Reinforcement Learning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หนึ่งในแขน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Machine 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ถูกนำมาใช้กับอุตสาหกรรมวิดีโอเกมมากขึ้น เช่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lphaGo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ต้น ผู้จัดทำมีความประสงค์ในการพัฒนาองค์ความรู้ที่เกี่ยวข้อง เพื่อพัฒน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lgorithm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สามารถฝึกตัวละครในเกมที่กำหนดเพื่อเพิ่มขีดความสามารถในการเล่นเกมให้เทียบเคียงกับมนุษย์ ซึ่งองค์ความรู้ที่กำหนดได้สามารถนำไปประยุกต์ใช้ได้ในหลากหลายสาขาในอนาคต เช่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Robot Control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</w:p>
    <w:p w14:paraId="715FF7DC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วามนิยมของการเรียนรู้แบบเสริมกำลังมาจากทาง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ทำการเปิดตัว  </w:t>
      </w:r>
    </w:p>
    <w:p w14:paraId="09B4A2C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Fiv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เป็นปัญญาประดิษฐ์ที่สร้างมาสำหรับการเล่น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TA2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ใช้โครงสร้างและหลักการของการเรียนรู้แบบเสริมกำลังและการเล่นของตัวปัญญาประดิษฐ์ภายใต้การคำนวณของซีพียูมากกว่าหนึ่งแสนตัว และตัวเกมมีความซับซ้อนที่สูงถึงแม้ว่าจะสามารถเล่นคนเดียวก็ตาม แต่หัวใจสำคัญคือความซับซ้อนที่ต้องใช้ความเข้าใจและประสบการณ์ในการเล่น เป้าหมายของเกม ด้วยพื้นฐานของเกมเป็นการเล่นแบบทีม ทำให้มีความซับซ้อนที่มากกว่าเดิม </w:t>
      </w:r>
    </w:p>
    <w:p w14:paraId="71D60090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้าหมายของ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TA2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ือ การจัดการทีมอีกฝ่าย ทำลายสิ่งปลูกสร้างที่อยู่ในฐานของทีมอีกฝ่ายแต่จนกว่าจะไปถึงเป้าหมายนั้นจะมีรายละเอียดเล็กน้อยหรือเป้าหมายย่อยที่ทำให้สามารถสำเร็จเป้าหมายของเกมได้</w:t>
      </w:r>
    </w:p>
    <w:p w14:paraId="39E084B5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างผู้จัดทำสนใจที่ทำการเรียนรู้การเรียนรู้แบบเสริมกำลังด้วยมีสภาพแวดล้อมให้กับปัญญาประดิษฐ์ด้วยวิดีโอเกม แต่ด้วยข้อจำกัดของอุปกรณ์ ผู้จัดทำนำเกมที่มีความซับซ้อนน้อยลงโดยเป็นเกมที่อยู่ในยุคเริ่มต้นของ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ุต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ากรรมวิดีโอเกมที่มีความละเอียดและความซับซ้อนที่น้อยลง</w:t>
      </w:r>
    </w:p>
    <w:p w14:paraId="754FD8E9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นำมาศึกษาหลักการและอัลกอริทึมที่เกี่ยวกับการเรียนรู้แบบเสริมกำลัง</w:t>
      </w:r>
    </w:p>
    <w:p w14:paraId="1341559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C7D278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7862E758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9" w:name="_Toc21347381"/>
      <w:bookmarkStart w:id="10" w:name="_Toc26138088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2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วัตถุประสงค์</w:t>
      </w:r>
      <w:bookmarkEnd w:id="9"/>
      <w:bookmarkEnd w:id="10"/>
    </w:p>
    <w:p w14:paraId="055211BC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 xml:space="preserve">1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ระบบปัญญาประดิษฐ์กับวีดิโอเกมด้วยวิธีการ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387F0907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.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องค์ความรู้ด้านการ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7C8A2010" w14:textId="77777777" w:rsidR="00B10D01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lastRenderedPageBreak/>
        <w:t xml:space="preserve">3. ศึกษาหลักการและโครงสร้างของการเรียนรู้แบบเสริมกำลังผ่านวิดีโอเกม </w:t>
      </w:r>
    </w:p>
    <w:p w14:paraId="59FD13CD" w14:textId="77777777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</w:p>
    <w:p w14:paraId="5CED8167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11" w:name="_Toc21347382"/>
      <w:bookmarkStart w:id="12" w:name="_Toc26138089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3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ขอบเขตของโครงงาน</w:t>
      </w:r>
      <w:bookmarkEnd w:id="11"/>
      <w:bookmarkEnd w:id="12"/>
    </w:p>
    <w:p w14:paraId="1E8A35C5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 xml:space="preserve">1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อกแบบวิธีการด้วยวิธีการ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ำหรับพัฒนาพฤติกรรม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PC</w:t>
      </w:r>
    </w:p>
    <w:p w14:paraId="373D88E1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2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ปรียบเทียบผล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ใช้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ัลกอริทึมที่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ต่างกันของวิธีการ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รียนรู้แบบเสริมกำลัง</w:t>
      </w:r>
    </w:p>
    <w:p w14:paraId="4EB8F010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3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วิเคราะห์ผลของเกมที่นำ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ผ่านการพัฒนาโดย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ัลกอริทึมต่าง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ของการเรียนรู้แบบเสริมกำลัง</w:t>
      </w:r>
    </w:p>
    <w:p w14:paraId="27DE64DD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19D03DF7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13" w:name="_Toc21347383"/>
      <w:bookmarkStart w:id="14" w:name="_Toc26138090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4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ะโยชน์ที่คาดว่าจะได้รับ</w:t>
      </w:r>
      <w:bookmarkEnd w:id="13"/>
      <w:bookmarkEnd w:id="14"/>
    </w:p>
    <w:p w14:paraId="21598169" w14:textId="21F73CAC" w:rsidR="00B10D01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อุตสาหกรรมเกมในปัจจุบัน ความสามารถของเกมและ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ยังคงมาจากการเขียนสคริปต์จากผู้พัฒนาเกม ผู้จัดทำโครงการจึงต้องการสร้างพื้นฐาน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ที่ทำการเรียนรู้โดยการลองผิดลองถูก ซึ่งเป็นรากฐาน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เป็นรากฐานในการนำ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Reinforcement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ไปใช้เพื่อเพิ่มความท้าทายของตัวเกมต่อไป</w:t>
      </w:r>
    </w:p>
    <w:p w14:paraId="24DF680E" w14:textId="77777777" w:rsidR="00B10D01" w:rsidRDefault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 w:type="page"/>
      </w:r>
    </w:p>
    <w:p w14:paraId="7BF2B09A" w14:textId="77777777" w:rsidR="00B10D01" w:rsidRDefault="00B10D01" w:rsidP="00B10D01">
      <w:pPr>
        <w:rPr>
          <w:cs/>
        </w:rPr>
        <w:sectPr w:rsidR="00B10D01" w:rsidSect="00B10D01">
          <w:headerReference w:type="default" r:id="rId13"/>
          <w:footerReference w:type="default" r:id="rId14"/>
          <w:footerReference w:type="first" r:id="rId15"/>
          <w:pgSz w:w="11900" w:h="16840"/>
          <w:pgMar w:top="1440" w:right="1440" w:bottom="1440" w:left="1440" w:header="708" w:footer="708" w:gutter="0"/>
          <w:pgNumType w:start="1"/>
          <w:cols w:space="708"/>
          <w:titlePg/>
          <w:docGrid w:linePitch="360"/>
        </w:sectPr>
      </w:pPr>
    </w:p>
    <w:p w14:paraId="7D139481" w14:textId="77777777" w:rsidR="00B10D01" w:rsidRPr="007B1C87" w:rsidRDefault="00B10D01" w:rsidP="00B10D01">
      <w:pPr>
        <w:pStyle w:val="Heading1"/>
        <w:jc w:val="center"/>
        <w:rPr>
          <w:rFonts w:ascii="Angsana New" w:eastAsia="Times New Roman" w:hAnsi="Angsana New" w:cs="Angsana New"/>
          <w:color w:val="000000" w:themeColor="text1"/>
          <w:szCs w:val="24"/>
        </w:rPr>
      </w:pPr>
      <w:bookmarkStart w:id="15" w:name="_Toc21347384"/>
      <w:bookmarkStart w:id="16" w:name="_Toc26138091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2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proofErr w:type="spellStart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ทฤษฏี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และงานวิจัยที่เกี่ยวข้อง</w:t>
      </w:r>
      <w:bookmarkEnd w:id="15"/>
      <w:bookmarkEnd w:id="16"/>
    </w:p>
    <w:p w14:paraId="73351BFC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</w:rPr>
      </w:pPr>
    </w:p>
    <w:p w14:paraId="577F8DF4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17" w:name="_Toc21347385"/>
      <w:bookmarkStart w:id="18" w:name="_Toc26138092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1 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ทฤษฏี</w:t>
      </w:r>
      <w:bookmarkEnd w:id="17"/>
      <w:bookmarkEnd w:id="18"/>
      <w:proofErr w:type="spellEnd"/>
    </w:p>
    <w:p w14:paraId="5375A9C6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bookmarkStart w:id="19" w:name="_Hlk20653857"/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Reinforcement Learning)</w:t>
      </w:r>
    </w:p>
    <w:p w14:paraId="63FEEC7D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งเป็นส่วนหนึ่งของการเรียนรู้ด้วยเครื่อง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achine Learning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ที่ทำการโดยนำปัญญาประดิษฐ์นำมาอยู่ภายใต้สภาพแวดล้อมหนึ่งที่ปัญญาประดิษฐ์ทำการตัดสินใจในการกระทำหนึ่ง ที่มาจากการสุ่มหรือ เลือกการกระทำจากข้อมูลที่อยู่ภายใต้สิ่งแวดล้อมที่กำหนด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ปัญญาประดิษฐ์ของการเรียนรู้แบบเสริมกำลังมีเป้าหมายคือ เลือกการกระทำที่ทำให้รับรางวัลที่ดีที่สุดในการแก้ปัญหาหนึ่ง ผ่านการลองผิดลองถูกของตัวปัญญาประดิษฐ์</w:t>
      </w:r>
    </w:p>
    <w:p w14:paraId="45C37644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ารเรียนรู้แบบเสริมกำลังส่วนใหญ่จะถูกใช้ในอุตสาหกรรมหุ่นยนต์ และอุตสาหกรรมวิดีโอเกม เช่น ใช้การเรียนรู้แบบเสริมกำลังสร้างปัญญาประดิษฐ์ในการเล่นเกมคอมพิวเตอร์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 สร้างปัญญาประดิษฐ์ควบคุมการทำงานของแขนกล</w:t>
      </w:r>
    </w:p>
    <w:p w14:paraId="769CD608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9CBEE1C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องค์ประกอบของการเรียนรู้แบบเสริมกำลังมีทั้งหมด 5 ส่วน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2]</w:t>
      </w:r>
    </w:p>
    <w:p w14:paraId="1F7A961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1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gent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3CDCDC2E" w14:textId="77777777" w:rsidR="00B10D01" w:rsidRPr="007B1C87" w:rsidRDefault="00B10D01" w:rsidP="00B10D01">
      <w:pPr>
        <w:ind w:firstLine="14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ปัญญาประดิษฐ์ที่อยู่ภายใต้สภาพแวดล้อมและการทำงานของการเรียนรู้แบบเสริมกำลัง ซึ่งภายใน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นึ่งตัวจะมีส่วนประกอบภายใน 1 ประเภทหรือมากกว่า ซึ่งมีทั้งหมด 3 องค์ประกอบดังนี้</w:t>
      </w:r>
    </w:p>
    <w:p w14:paraId="7FF792CB" w14:textId="77777777" w:rsidR="00B10D01" w:rsidRPr="007B1C87" w:rsidRDefault="00B10D01" w:rsidP="00B10D01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1.1.1.1 Policy</w:t>
      </w:r>
    </w:p>
    <w:p w14:paraId="57C77DE4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ฎเกณฑ์ขอ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วิธีการที่จะให้ไปถึงเป้าหมายที่ต้องการเมื่ออยู่ในสถานะที่ต่างกันออกไป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ให้วิธีที่ดีที่สุดในการทำเป้าหมาย</w:t>
      </w:r>
    </w:p>
    <w:p w14:paraId="1B356F51" w14:textId="77777777" w:rsidR="00B10D01" w:rsidRPr="007B1C87" w:rsidRDefault="00B10D01" w:rsidP="00B10D01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1.1.1.2 Value Function</w:t>
      </w:r>
    </w:p>
    <w:p w14:paraId="6BFC47F2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ค่าที่ใช้วัดผลจากการกระทำในสถานะต่าง ๆ เพื่อวัดผลว่าถ้าทำการกระทำหนึ่ง ณ สถานะปัจจุบันให้ผลดีต่อรางวัลในอนาคตอย่างไร</w:t>
      </w:r>
    </w:p>
    <w:p w14:paraId="486100BB" w14:textId="77777777" w:rsidR="00B10D01" w:rsidRPr="007B1C87" w:rsidRDefault="00B10D01" w:rsidP="00B10D01">
      <w:pPr>
        <w:pStyle w:val="Heading5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1.1.1.3 Model</w:t>
      </w:r>
    </w:p>
    <w:p w14:paraId="4C65DC7A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มเดลเป็นการทำนายว่าในสภาพแวดล้อมจะเกิดอะไรขึ้นต่อไปทั้งสถานะและรางวัลที่จะได้จากการกระทำ</w:t>
      </w:r>
    </w:p>
    <w:p w14:paraId="7AC8064A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6A63A25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1.2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ภาพแวดล้อม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Environment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121181A0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พื้นที่ทำการนำปัญญาประดิษฐ์ทำภารกิจ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ภาพแวดล้อมที่กำหนด</w:t>
      </w:r>
    </w:p>
    <w:p w14:paraId="44A684FB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3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ถานะ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State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43487151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ถานะของสภาพแวดล้อมในช่วงเวลาต่า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ๆที่ปัญญาประดิษฐ์สามารถรับรู้เพื่อตัดสินใจเลือกการกระทำในแต่ละช่วงเวลา </w:t>
      </w:r>
    </w:p>
    <w:p w14:paraId="4D300BFD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4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การกระทำ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ction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4748C16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ลือกการกระทำที่ทำการตัดสินใจจากสถานะก่อนหน้าเข้าไปยังสภาพแวดล้อมเพื่อแสดงสถานะถัดไปและรางวัลที่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จากการ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</w:t>
      </w:r>
    </w:p>
    <w:p w14:paraId="4D3053C0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5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รางวัล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Reward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5209C397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รางวัลที่ได้จากการกระทำเพื่อแสดงว่าการกระทำที่เลือกไปดีต่อกับสภาพแวดล้อมและเป้าหมายของสภาพแวดล้อมได้ดีเพียงใด</w:t>
      </w:r>
    </w:p>
    <w:p w14:paraId="5BA165B3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9C768CE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ดยโครงสร้างของการเรียนรู้แบบเสริมกำลังจะมีวงจรเป็นการวนซ้ำของการกระทำขอ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ปยังสภาพแวดล้อมและผลที่เกิดขึ้นและรางวัลที่ได้จากการกระทำไปยั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ดังรูปที่ 2.1</w:t>
      </w:r>
    </w:p>
    <w:bookmarkEnd w:id="19"/>
    <w:p w14:paraId="520C8C7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26"/>
          <w:szCs w:val="26"/>
        </w:rPr>
      </w:pP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drawing>
          <wp:anchor distT="0" distB="0" distL="114300" distR="114300" simplePos="0" relativeHeight="251659264" behindDoc="0" locked="0" layoutInCell="1" allowOverlap="1" wp14:anchorId="1C3787EC" wp14:editId="19661E03">
            <wp:simplePos x="0" y="0"/>
            <wp:positionH relativeFrom="page">
              <wp:posOffset>2073275</wp:posOffset>
            </wp:positionH>
            <wp:positionV relativeFrom="paragraph">
              <wp:posOffset>269240</wp:posOffset>
            </wp:positionV>
            <wp:extent cx="3400425" cy="1310005"/>
            <wp:effectExtent l="0" t="0" r="9525" b="4445"/>
            <wp:wrapTopAndBottom/>
            <wp:docPr id="1" name="รูปภาพ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0425" cy="1310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D9A122F" wp14:editId="1AB87EA7">
                <wp:simplePos x="0" y="0"/>
                <wp:positionH relativeFrom="page">
                  <wp:posOffset>1825625</wp:posOffset>
                </wp:positionH>
                <wp:positionV relativeFrom="paragraph">
                  <wp:posOffset>1634490</wp:posOffset>
                </wp:positionV>
                <wp:extent cx="3904615" cy="635"/>
                <wp:effectExtent l="0" t="0" r="635" b="3175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4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09FBBEC" w14:textId="00F6294D" w:rsidR="00A47AC2" w:rsidRPr="00866841" w:rsidRDefault="00A47AC2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รูป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การทำงานของการเรียนรู้แบบเสริมกำลัง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D9A122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3.75pt;margin-top:128.7pt;width:307.45pt;height:.05pt;z-index:251660288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" stroked="f">
                <v:textbox style="mso-fit-shape-to-text:t" inset="0,0,0,0">
                  <w:txbxContent>
                    <w:p w14:paraId="009FBBEC" w14:textId="00F6294D" w:rsidR="00A47AC2" w:rsidRPr="00866841" w:rsidRDefault="00A47AC2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รูป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โครงสร้างการทำงานของการเรียนรู้แบบเสริมกำลัง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7B1C87">
        <w:rPr>
          <w:rFonts w:ascii="Angsana New" w:hAnsi="Angsana New" w:cs="Angsana New"/>
          <w:color w:val="000000" w:themeColor="text1"/>
          <w:sz w:val="26"/>
          <w:szCs w:val="26"/>
          <w:cs/>
        </w:rPr>
        <w:tab/>
      </w:r>
    </w:p>
    <w:p w14:paraId="46748A37" w14:textId="77777777" w:rsidR="00B10D01" w:rsidRPr="007B1C87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FE73E89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การแก้ปัญหาที่ให้การเรียนรู้แบบเสริมกำลังส่วนใหญ่มักจะแก้ไขด้วยหลักการที่ชื่อว่า กระบวนการตัดสินใจของมาร์คอฟ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3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arkov Decision Process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ซึ่งมีคุณสมบัติดังนี้</w:t>
      </w:r>
    </w:p>
    <w:p w14:paraId="655716D0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สถานะใด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ๆ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ถานะหนึ่งจะเป็นสถานะมาร์คอฟได้ก็ต่อเมื่อ สถานะปัจจุบันนั้นส่งผลถึงสถานะในอนาคต เท่ากับสถานะปัจจุบันและสถานะก่อนหน้าส่งผลกับสถานะในอนาคต ซึ่งทำให้ไม่ต้องสนใจสถานะในอดีตอีกต่อไป</w:t>
      </w:r>
    </w:p>
    <w:p w14:paraId="59130BF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ABE0959" w14:textId="77777777" w:rsidR="00B10D01" w:rsidRPr="007B1C87" w:rsidRDefault="00B10D01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P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]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,...,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] ;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มื่อ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ป็นสถานะมาร์คอฟ</m:t>
        </m:r>
      </m:oMath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(1)</w:t>
      </w:r>
    </w:p>
    <w:p w14:paraId="77796B47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br w:type="page"/>
      </w:r>
    </w:p>
    <w:p w14:paraId="08157BBB" w14:textId="77777777" w:rsidR="00B10D01" w:rsidRPr="007B1C87" w:rsidRDefault="00B10D01" w:rsidP="00B10D01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lastRenderedPageBreak/>
        <w:t xml:space="preserve">State Transition </w:t>
      </w:r>
      <w:proofErr w:type="gram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Matrix</w:t>
      </w:r>
      <w:r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[</w:t>
      </w:r>
      <w:proofErr w:type="gramEnd"/>
      <w:r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3]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เป็น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ของความน่าจะเป็นของสถานะที่อยู่ไปยังสถานะต่อไปซึ่งแต่ละจุดจะมีความน่าจะเป็นดังสมการ</w:t>
      </w:r>
    </w:p>
    <w:p w14:paraId="3B386F01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7F074A6F" w14:textId="77777777" w:rsidR="00B10D01" w:rsidRPr="007B1C87" w:rsidRDefault="00A47AC2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s'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'|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                             (2)</w:t>
      </w:r>
    </w:p>
    <w:p w14:paraId="55BF72B1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C9FDF92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แต่ละจุดสามารถรวมเป็น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ได้ดังนี้</w:t>
      </w:r>
    </w:p>
    <w:p w14:paraId="0C50B3C4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0F0D23DF" w14:textId="77777777" w:rsidR="00B10D01" w:rsidRPr="007B1C87" w:rsidRDefault="00B10D01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m:oMath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P = </m:t>
        </m:r>
        <m:d>
          <m:dPr>
            <m:begChr m:val="["/>
            <m:endChr m:val="]"/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="Angsana New"/>
                    <w:color w:val="000000" w:themeColor="text1"/>
                    <w:sz w:val="32"/>
                    <w:szCs w:val="32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n</m:t>
                      </m:r>
                    </m:sub>
                  </m:sSub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⋱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n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</m:oMath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 (3)</w:t>
      </w:r>
    </w:p>
    <w:p w14:paraId="0625E84C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774D6D9E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  <w:t>ซึ่งในแต่ละจุด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จะเป็นความน่าจะเป็นของสถานะปัจจุบัน (แถว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ไปยังสถานะถัดไป (คอ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ลลั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มน์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ซึ่งผลรวมของแต่ละแถวจะมีผลรวมของความน่าจะเป็นเท่ากับ 1 และสามารถสร้างเป็นห่วงโซ่มาร์คอฟ (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Markov Chain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</w:t>
      </w:r>
      <w:r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[3]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ได้ดังรูปที่ 2.2</w:t>
      </w:r>
    </w:p>
    <w:p w14:paraId="70734792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2DF7D99" wp14:editId="42E22183">
                <wp:simplePos x="0" y="0"/>
                <wp:positionH relativeFrom="column">
                  <wp:posOffset>171450</wp:posOffset>
                </wp:positionH>
                <wp:positionV relativeFrom="paragraph">
                  <wp:posOffset>2602865</wp:posOffset>
                </wp:positionV>
                <wp:extent cx="5270500" cy="635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AF8F2CD" w14:textId="77777777" w:rsidR="00A47AC2" w:rsidRPr="00866841" w:rsidRDefault="00A47AC2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ที่ 2.2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ห่วงโ</w:t>
                            </w:r>
                            <w:r>
                              <w:rPr>
                                <w:rFonts w:asciiTheme="majorBidi" w:hAnsiTheme="majorBidi" w:cstheme="majorBidi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ซ่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มาร์คอฟ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2DF7D99" id="Text Box 6" o:spid="_x0000_s1027" type="#_x0000_t202" style="position:absolute;margin-left:13.5pt;margin-top:204.95pt;width:415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" stroked="f">
                <v:textbox style="mso-fit-shape-to-text:t" inset="0,0,0,0">
                  <w:txbxContent>
                    <w:p w14:paraId="0AF8F2CD" w14:textId="77777777" w:rsidR="00A47AC2" w:rsidRPr="00866841" w:rsidRDefault="00A47AC2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ที่ 2.2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ห่วงโ</w:t>
                      </w:r>
                      <w:r>
                        <w:rPr>
                          <w:rFonts w:asciiTheme="majorBidi" w:hAnsiTheme="majorBidi" w:cstheme="majorBidi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ซ่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มาร์คอฟ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7B1C87">
        <w:rPr>
          <w:rFonts w:ascii="Angsana New" w:hAnsi="Angsana New" w:cs="Angsana New"/>
          <w:noProof/>
          <w:color w:val="000000" w:themeColor="text1"/>
        </w:rPr>
        <w:drawing>
          <wp:anchor distT="0" distB="0" distL="114300" distR="114300" simplePos="0" relativeHeight="251664384" behindDoc="0" locked="0" layoutInCell="1" allowOverlap="1" wp14:anchorId="782C6AA4" wp14:editId="5B03FD6D">
            <wp:simplePos x="0" y="0"/>
            <wp:positionH relativeFrom="column">
              <wp:posOffset>19050</wp:posOffset>
            </wp:positionH>
            <wp:positionV relativeFrom="paragraph">
              <wp:posOffset>368935</wp:posOffset>
            </wp:positionV>
            <wp:extent cx="5646420" cy="2190750"/>
            <wp:effectExtent l="0" t="0" r="0" b="0"/>
            <wp:wrapTopAndBottom/>
            <wp:docPr id="7" name="รูปภาพ 7" descr="A close up of a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42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8DB1F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3F00E72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กลุ่มของสถานะที่เดินทางตั้งแต่สถานะแรก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Initial Stat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ไปยังสถานะสิ้นสุ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Terminal Stat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ภายในห่วงโซ่มาร์คอฟนั้นเรียกว่า เอ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พิ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ซ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Episod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</w:p>
    <w:p w14:paraId="2B66DF1E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48A421D" w14:textId="77777777" w:rsidR="00B10D01" w:rsidRPr="007B1C87" w:rsidRDefault="00A47AC2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  <w:cs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 ...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(4)</w:t>
      </w:r>
      <w:r w:rsidR="00B10D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67171F8F" w14:textId="77777777" w:rsidR="00B10D01" w:rsidRPr="00B71638" w:rsidRDefault="00B10D01" w:rsidP="00B10D01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lastRenderedPageBreak/>
        <w:t>โดยการวัดจากโมเดลที่สร้างมาจากการเรียนรู้แบบเสริมกำลังจะมีผลทั้งหมด 2 แบบคือ</w:t>
      </w:r>
      <w:r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รางวัลโดยรวมในแต่ละเอ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พิ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ซ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pisodic Return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ละ ค่า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วลู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ฟังก์ชัน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26"/>
          <w:szCs w:val="26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รางวัล</w:t>
      </w:r>
    </w:p>
    <w:p w14:paraId="7D22A6A8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รางวัลโดยรวมในแต่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pisod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ป็นรางวัลที่คาดหวังปัจจุบันที่อยู่ในภายใต้สภาพแวดล้อมที่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ำงานอยู่ภายในที่อยู่ในช่วงเวลานั้น ตัวอย่าง เช่น ถ้าสภาพแวดล้อมเป็นวิดีโอเกมรางวัลของการเล่นเกมคือ ได้คะแนนเพิ่มขึ้น</w:t>
      </w:r>
      <w:r w:rsidRPr="007B1C87">
        <w:rPr>
          <w:rFonts w:ascii="Angsana New" w:hAnsi="Angsana New" w:cs="Angsana New"/>
          <w:color w:val="000000" w:themeColor="text1"/>
          <w:sz w:val="26"/>
          <w:szCs w:val="26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ถ้าทำการฝึกแขนกล รางวัลคือการทำงานสำเร็จในแต่ละครั้ง เป็นต้น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3]</w:t>
      </w:r>
    </w:p>
    <w:p w14:paraId="356088F2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537286F3" w14:textId="77777777" w:rsidR="00B10D01" w:rsidRPr="007B1C87" w:rsidRDefault="00A47AC2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=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+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γ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+…  = </m:t>
        </m:r>
        <m:nary>
          <m:naryPr>
            <m:chr m:val="∑"/>
            <m:limLoc m:val="undOvr"/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k = 0</m:t>
            </m:r>
          </m:sub>
          <m:sup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∞</m:t>
            </m:r>
          </m:sup>
          <m:e>
            <m:sSup>
              <m:sSup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γ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k</m:t>
                </m:r>
              </m:sup>
            </m:sSup>
            <m:sSub>
              <m:sSub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t+k+1</m:t>
                </m:r>
              </m:sub>
            </m:sSub>
          </m:e>
        </m:nary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(5)</w:t>
      </w:r>
    </w:p>
    <w:p w14:paraId="6BB00CB7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BE4ACA9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  <w:t xml:space="preserve">ซึ่งมีส่วนประกอบไปด้วย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Reward Function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คือค่าคาดหวังของรางวัลที่จะได้เมื่อเอเจน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ได้ทำการกระทำที่อยู่ภายในสถานะนั้น และค่า </w:t>
      </w:r>
      <w:r w:rsidRPr="007B1C87">
        <w:rPr>
          <w:rFonts w:ascii="Cambria" w:eastAsiaTheme="minorEastAsia" w:hAnsi="Cambria" w:cs="Cambria"/>
          <w:color w:val="000000" w:themeColor="text1"/>
          <w:sz w:val="32"/>
          <w:szCs w:val="32"/>
        </w:rPr>
        <w:t>γ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เรียกว่า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Discount Factor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มีค่าระหว่าง 0 ถึง 1 โดยทำให้ค่าเป็นปัจจุบันในทุกหน่วยเวลาของรางวัลที่จะได้ในอนาคต และใช้ตัดสินใจว่า รางวัลที่ได้จากการกระทำจะเลือกรับรางวัลทันทีหรือรอรับรางวัลในภายหลัง เพื่อที่อาจจะได้รางวัลที่ดีกว่าในภายหลัง</w:t>
      </w:r>
    </w:p>
    <w:p w14:paraId="6EC0A3B0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6F547E09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วลู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ฟังก์ชัน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เป็นผลรวมของรางวัล ณ สถานะหนึ่งเพื่อแสดงว่าการกระทำที่เลือกมานั้นส่งผลดีหรือพาไปยังเป้าหมายได้ดีเพียงใดซึ่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สองประเภทขึ้นอยู่กับการใช้งานได้แก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Funtion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ction-Value Function</w:t>
      </w:r>
    </w:p>
    <w:p w14:paraId="17741D14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C8C3AD7" w14:textId="77777777" w:rsidR="00B10D01" w:rsidRPr="007B1C87" w:rsidRDefault="00B10D01" w:rsidP="00B10D01">
      <w:pPr>
        <w:pStyle w:val="Heading4"/>
        <w:jc w:val="thaiDistribute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tate-Value Function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ะเป็นผลรวมของรางวัลที่สถานะไปยังสถานะใหม่ตาม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Policy </w:t>
      </w:r>
      <w:r w:rsidRPr="007B1C87">
        <w:rPr>
          <w:rFonts w:ascii="Cambria" w:hAnsi="Cambria" w:cs="Cambria"/>
          <w:i w:val="0"/>
          <w:iCs w:val="0"/>
          <w:color w:val="000000" w:themeColor="text1"/>
          <w:sz w:val="32"/>
          <w:szCs w:val="32"/>
        </w:rPr>
        <w:t>π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0ABA3B4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57FC45E" w14:textId="77777777" w:rsidR="00B10D01" w:rsidRPr="007B1C87" w:rsidRDefault="00A47AC2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 xml:space="preserve">t 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(6)</w:t>
      </w:r>
    </w:p>
    <w:p w14:paraId="319D13E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2106E62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26"/>
          <w:szCs w:val="26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ction-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เป็นผลรวมของรางวัลที่สถานะที่เลือกการกระทำที่นำพาไปยังสถานะใหม่ตา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Cambria" w:hAnsi="Cambria" w:cs="Cambria"/>
          <w:color w:val="000000" w:themeColor="text1"/>
          <w:sz w:val="32"/>
          <w:szCs w:val="32"/>
        </w:rPr>
        <w:t>π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7B67A90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64BC50B" w14:textId="2715B155" w:rsidR="00B10D01" w:rsidRPr="000E30B7" w:rsidRDefault="00A47AC2" w:rsidP="000E30B7">
      <w:pPr>
        <w:jc w:val="right"/>
        <w:rPr>
          <w:rFonts w:ascii="Angsana New" w:hAnsi="Angsana New" w:cs="Angsana New" w:hint="cs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,a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=s,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a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(7)</w:t>
      </w:r>
    </w:p>
    <w:p w14:paraId="73D30717" w14:textId="77777777" w:rsidR="00B10D01" w:rsidRDefault="00B10D01" w:rsidP="00B10D01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</w:p>
    <w:p w14:paraId="01C4043B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มื่อ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ได้ไปอยู่ในสภาพแวดล้อมหนึ่งเป็นครั้งแรก แล้วจะรู้ได้อย่างไรว่าเลือกการกระทำนี้แล้วจะส่งผลดีต่อ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หรือไม่ หรือเมื่อทำการหาการกระทำแล้วได้ผลลัพธ์มาจำนวนหนึ่ง แล้วจะรู้ได้อย่างไรว่าการกระทำนี้เหมาะกับสถานะนี้แล้วหรือไม่ โดยมีสิ่งที่เรียกว่า </w:t>
      </w:r>
      <w:r>
        <w:rPr>
          <w:rFonts w:ascii="Cambria" w:hAnsi="Cambria" w:cs="Angsana New"/>
          <w:color w:val="000000" w:themeColor="text1"/>
          <w:sz w:val="32"/>
          <w:szCs w:val="32"/>
          <w:shd w:val="clear" w:color="auto" w:fill="FFFFFF"/>
          <w:lang w:val="el-GR"/>
        </w:rPr>
        <w:t>ε</w:t>
      </w:r>
      <w:r w:rsidRPr="00050511"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</w:rPr>
        <w:t>-Greedy</w:t>
      </w:r>
      <w:r w:rsidRPr="00050511"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</w:rPr>
        <w:t>(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Epsilon Greedy)[4]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พื่อเลือกว่าจะทำการค้นหาวิธีใหม่ หรือเลือกใช้วิธีที่ดีที่สุดในสถานะนั้น</w:t>
      </w:r>
    </w:p>
    <w:p w14:paraId="57E2FD1C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lastRenderedPageBreak/>
        <w:t xml:space="preserve">โดยค่า 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Epsilon Greedy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มีค่าอยู่ระหว่าง 0-1 ซึ่งยิ่งมีค่าเข้าใกล้ 1 จะทำให้ทำการค้นหาวิธีการใหม่ ๆ แต่ถ้ายิ่งน้อย 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จะเลือกวิธีการที่ดีที่สุดมาใช้ในสถานะนั้น</w:t>
      </w:r>
    </w:p>
    <w:p w14:paraId="3A15056C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31E3582" wp14:editId="78F7A02E">
                <wp:simplePos x="0" y="0"/>
                <wp:positionH relativeFrom="column">
                  <wp:posOffset>9525</wp:posOffset>
                </wp:positionH>
                <wp:positionV relativeFrom="paragraph">
                  <wp:posOffset>3216275</wp:posOffset>
                </wp:positionV>
                <wp:extent cx="5270500" cy="635"/>
                <wp:effectExtent l="0" t="0" r="0" b="0"/>
                <wp:wrapTopAndBottom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B876071" w14:textId="77777777" w:rsidR="00A47AC2" w:rsidRPr="000B2258" w:rsidRDefault="00A47AC2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0B2258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</w:t>
                            </w:r>
                            <w:r w:rsidRPr="000B2258">
                              <w:rPr>
                                <w:rFonts w:asciiTheme="majorBidi" w:hAnsiTheme="majorBidi" w:cstheme="majorBidi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ที่ 2.3</w:t>
                            </w:r>
                            <w:r>
                              <w:rPr>
                                <w:rFonts w:asciiTheme="majorBidi" w:hAnsiTheme="majorBidi" w:cstheme="majorBidi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กราฟแสดง</w:t>
                            </w:r>
                            <w:proofErr w:type="spellStart"/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หล</w:t>
                            </w:r>
                            <w:proofErr w:type="spellEnd"/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ัการ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Exploration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และ </w:t>
                            </w:r>
                            <w:proofErr w:type="spellStart"/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Exploit</w:t>
                            </w:r>
                            <w:r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a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ion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31E3582" id="Text Box 14" o:spid="_x0000_s1028" type="#_x0000_t202" style="position:absolute;left:0;text-align:left;margin-left:.75pt;margin-top:253.25pt;width:415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" stroked="f">
                <v:textbox style="mso-fit-shape-to-text:t" inset="0,0,0,0">
                  <w:txbxContent>
                    <w:p w14:paraId="0B876071" w14:textId="77777777" w:rsidR="00A47AC2" w:rsidRPr="000B2258" w:rsidRDefault="00A47AC2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r w:rsidRPr="000B2258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</w:t>
                      </w:r>
                      <w:r w:rsidRPr="000B2258">
                        <w:rPr>
                          <w:rFonts w:asciiTheme="majorBidi" w:hAnsiTheme="majorBidi" w:cstheme="majorBidi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ที่ 2.3</w:t>
                      </w:r>
                      <w:r>
                        <w:rPr>
                          <w:rFonts w:asciiTheme="majorBidi" w:hAnsiTheme="majorBidi" w:cstheme="majorBidi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กราฟแสดง</w:t>
                      </w:r>
                      <w:proofErr w:type="spellStart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ล</w:t>
                      </w:r>
                      <w:proofErr w:type="spellEnd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ัการ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Exploration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และ </w:t>
                      </w:r>
                      <w:proofErr w:type="spellStart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Exploit</w:t>
                      </w:r>
                      <w:r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a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ion</w:t>
                      </w:r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5408" behindDoc="0" locked="0" layoutInCell="1" allowOverlap="1" wp14:anchorId="4EC8EA63" wp14:editId="0CD4C48A">
            <wp:simplePos x="0" y="0"/>
            <wp:positionH relativeFrom="column">
              <wp:posOffset>9525</wp:posOffset>
            </wp:positionH>
            <wp:positionV relativeFrom="paragraph">
              <wp:posOffset>313055</wp:posOffset>
            </wp:positionV>
            <wp:extent cx="5270500" cy="2846070"/>
            <wp:effectExtent l="0" t="0" r="6350" b="0"/>
            <wp:wrapTopAndBottom/>
            <wp:docPr id="11" name="Picture 11" descr="A picture containing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846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37DE071" w14:textId="77777777" w:rsidR="00B10D01" w:rsidRPr="00130996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</w:pPr>
    </w:p>
    <w:p w14:paraId="1F183195" w14:textId="77777777" w:rsidR="00B10D01" w:rsidRDefault="00B10D01" w:rsidP="00B10D01">
      <w:pPr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2.1.2 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และ 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คืออะไร?</w:t>
      </w:r>
    </w:p>
    <w:p w14:paraId="7E32F57F" w14:textId="018A0595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proofErr w:type="spellStart"/>
      <w:r w:rsidRPr="000329B0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[4]</w:t>
      </w: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ป็นไลบรารี</w:t>
      </w:r>
      <w:r w:rsidRPr="00487CE1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อเพนซอร</w:t>
      </w:r>
      <w:proofErr w:type="spellStart"/>
      <w:r w:rsidRPr="00487CE1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์ซ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OpenAI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สร้างขึ้นเพื่อให้ผู้ที่มีความสนใจในการพัฒนาในการเรียนรู้แบบเสริมกำลัง เพื่อพัฒนาและเปรียบเทียบอัลกอริทึมของการเรียนรู้แบบเสริมกำลังภายใต้สภาพแวดล้อมต่าง ๆ สภาพแวดล้อม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มีให้ก็มีด้วยกันหลายรูปแบบด้วยกัน ไม่ว่าจะเป็น เกมที่เป็นข้อความ หรือวีดิโอเกม หรือไปจนถึงการฝึก</w:t>
      </w:r>
      <w:r w:rsidR="00237E7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สอน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หุ่นยนต์ โดยเป้าหมายเพื่อให้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(ปัญญาประดิษฐ์)สามารภทำภารกิจได้ลุล่วงตามสภาพแวดล้อมที่กำหนด</w:t>
      </w:r>
    </w:p>
    <w:p w14:paraId="0400F736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[5]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คือไลบรารีโอเพนซอร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์ซ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OpenAI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สร้างขึ้นโดยมีรากฐานเดียวกับ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คือ ให้ผู้ที่สนใจพัฒนาในการเรียนรู้แบบเสริมกำลัง แต่ว่ามีความแตกต่างที่สภาพแวดล้อมขอ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จะเป็นเกมคลาสสิคที่เกิดในยุคแรกของอุตสาหกรรมวีดิโอเกม(ในช่วงประมาณ ค.ศ.1970 - ค.ศ.1995) เช่น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Space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Invader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, Super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Mari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Bros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, Sonic The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Hedgehog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เป็นต้น และเกมที่อยู่ในช่วงเวลาเดียวกัน</w:t>
      </w:r>
    </w:p>
    <w:p w14:paraId="34187FA6" w14:textId="77777777" w:rsidR="00B10D01" w:rsidRPr="007303A3" w:rsidRDefault="00B10D01" w:rsidP="00B10D01">
      <w:pPr>
        <w:ind w:firstLine="720"/>
        <w:rPr>
          <w:rFonts w:ascii="Angsana New" w:hAnsi="Angsana New" w:cs="Angsana New"/>
          <w:color w:val="000000" w:themeColor="text1"/>
          <w:sz w:val="28"/>
          <w:szCs w:val="28"/>
          <w:shd w:val="clear" w:color="auto" w:fill="FFFFFF"/>
        </w:rPr>
      </w:pP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br w:type="page"/>
      </w:r>
      <w:r w:rsidRPr="007303A3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lastRenderedPageBreak/>
        <w:t xml:space="preserve">2.1.3 เกม </w:t>
      </w:r>
      <w:proofErr w:type="spellStart"/>
      <w:r w:rsidRPr="007303A3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t>Kaboom</w:t>
      </w:r>
      <w:proofErr w:type="spellEnd"/>
    </w:p>
    <w:p w14:paraId="2AE5E384" w14:textId="77777777" w:rsidR="00B10D01" w:rsidRPr="007303A3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7303A3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 w:rsidRPr="007303A3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เกม </w:t>
      </w:r>
      <w:proofErr w:type="spellStart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Kaboom</w:t>
      </w:r>
      <w:proofErr w:type="spellEnd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เป็นเกมจากเครื่อง </w:t>
      </w:r>
      <w:proofErr w:type="spellStart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Atari</w:t>
      </w:r>
      <w:proofErr w:type="spellEnd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2600 เป็นเกมในยุคเริ่มต้นของอุตสาหกรรมเกมซึ่งมีความละเอียดและความซับซ้อนของเกมที่น้อย ภายในเกมจะมีโจรปล่อยระเบิดลงมาเพื่อให้ผู้เล่นรับระเบิดเมื่อรับสำเร็จจะได้รับคะแนน และเมื่อผู้เล่นรับไม่ได้ ผู้เล่นจะเสียพลังชีวิต 1 ชีวิต ซึ่งพลังชีวิตมีในการเล่น 1 ครั้ง มีด้วยกันทั้งหมด 3 พลังชีวิต เกมนี้มีวิธีการควบคุมคือการดันคันโยกของเครื่องเกมไปทางซ้ายและขวาเพื่อรับระเบิด และกดปุ่มเพื่อให้โจรทำการปล่อยระเบิดในชุดต่อไป</w:t>
      </w:r>
    </w:p>
    <w:p w14:paraId="5055FB1F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6"/>
          <w:szCs w:val="36"/>
          <w:shd w:val="clear" w:color="auto" w:fill="FFFFFF"/>
          <w:cs/>
        </w:rPr>
      </w:pPr>
    </w:p>
    <w:p w14:paraId="0D8FA8A2" w14:textId="77777777" w:rsidR="00B10D01" w:rsidRPr="00637633" w:rsidRDefault="00B10D01" w:rsidP="00B10D01">
      <w:pPr>
        <w:ind w:firstLine="720"/>
        <w:rPr>
          <w:rFonts w:ascii="Angsana New" w:hAnsi="Angsana New" w:cs="Angsana New"/>
          <w:color w:val="000000" w:themeColor="text1"/>
          <w:sz w:val="36"/>
          <w:szCs w:val="36"/>
          <w:shd w:val="clear" w:color="auto" w:fill="FFFFFF"/>
        </w:rPr>
      </w:pP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>2.1.</w:t>
      </w:r>
      <w:r w:rsidRPr="00CF7DF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t>4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 xml:space="preserve"> 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  <w:cs/>
        </w:rPr>
        <w:t>โครงข่ายประสาทแบบคอนโวลูชัน (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>Convolutional Neural Network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  <w:cs/>
        </w:rPr>
        <w:t>)</w:t>
      </w:r>
    </w:p>
    <w:p w14:paraId="5B45168E" w14:textId="1A946DB0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7B1C8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9849D2D" wp14:editId="4F8EA648">
                <wp:simplePos x="0" y="0"/>
                <wp:positionH relativeFrom="page">
                  <wp:align>center</wp:align>
                </wp:positionH>
                <wp:positionV relativeFrom="paragraph">
                  <wp:posOffset>3799205</wp:posOffset>
                </wp:positionV>
                <wp:extent cx="4942840" cy="379730"/>
                <wp:effectExtent l="0" t="0" r="0" b="127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4284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38B9658" w14:textId="77777777" w:rsidR="00A47AC2" w:rsidRPr="00E0261D" w:rsidRDefault="00A47AC2" w:rsidP="00B10D01">
                            <w:pPr>
                              <w:pStyle w:val="Caption"/>
                              <w:jc w:val="center"/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shd w:val="clear" w:color="auto" w:fill="FFFFFF"/>
                              </w:rPr>
                            </w:pPr>
                            <w:r w:rsidRPr="000B2258">
                              <w:rPr>
                                <w:rFonts w:ascii="Angsana New" w:hAnsi="Angsana New" w:cs="Angsana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0B2258">
                              <w:rPr>
                                <w:rFonts w:ascii="Angsana New" w:hAnsi="Angsana New" w:cs="Angsana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4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โครงข่ายประสาทแบบคอนโวลูชั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849D2D" id="Text Box 4" o:spid="_x0000_s1029" type="#_x0000_t202" style="position:absolute;left:0;text-align:left;margin-left:0;margin-top:299.15pt;width:389.2pt;height:29.9pt;z-index:251662336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" stroked="f">
                <v:textbox inset="0,0,0,0">
                  <w:txbxContent>
                    <w:p w14:paraId="638B9658" w14:textId="77777777" w:rsidR="00A47AC2" w:rsidRPr="00E0261D" w:rsidRDefault="00A47AC2" w:rsidP="00B10D01">
                      <w:pPr>
                        <w:pStyle w:val="Caption"/>
                        <w:jc w:val="center"/>
                        <w:rPr>
                          <w:rFonts w:ascii="Angsana New" w:hAnsi="Angsana New" w:cs="Angsana New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shd w:val="clear" w:color="auto" w:fill="FFFFFF"/>
                        </w:rPr>
                      </w:pPr>
                      <w:r w:rsidRPr="000B2258">
                        <w:rPr>
                          <w:rFonts w:ascii="Angsana New" w:hAnsi="Angsana New" w:cs="Angsana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0B2258">
                        <w:rPr>
                          <w:rFonts w:ascii="Angsana New" w:hAnsi="Angsana New" w:cs="Angsana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4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โครงข่ายประสาทแบบคอนโวลูชัน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7B1C87">
        <w:rPr>
          <w:rFonts w:ascii="Angsana New" w:hAnsi="Angsana New" w:cs="Angsana New"/>
          <w:noProof/>
          <w:color w:val="000000" w:themeColor="text1"/>
          <w:sz w:val="26"/>
          <w:szCs w:val="26"/>
          <w:shd w:val="clear" w:color="auto" w:fill="FFFFFF"/>
        </w:rPr>
        <w:drawing>
          <wp:anchor distT="0" distB="0" distL="114300" distR="114300" simplePos="0" relativeHeight="251661312" behindDoc="0" locked="0" layoutInCell="1" allowOverlap="1" wp14:anchorId="2E8DF751" wp14:editId="1755AC21">
            <wp:simplePos x="0" y="0"/>
            <wp:positionH relativeFrom="page">
              <wp:align>center</wp:align>
            </wp:positionH>
            <wp:positionV relativeFrom="paragraph">
              <wp:posOffset>1501775</wp:posOffset>
            </wp:positionV>
            <wp:extent cx="4942947" cy="2198370"/>
            <wp:effectExtent l="0" t="0" r="0" b="0"/>
            <wp:wrapTopAndBottom/>
            <wp:docPr id="3" name="Picture 3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947" cy="2198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ab/>
      </w:r>
      <w:r w:rsidR="00EE462D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โวลูชัน เป็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โครงข่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ประเ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ภ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ทหนึ่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Deep 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ี่ทำการจำลองการมองเห็นของมนุษย์โดยการแบ่งเป็นส่วนย่อย และนำมารวมเป็นภาพรวมเพื่อแยกประเภทหรือหมวดหมู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มักจะใช้ในการประมวลผลภาพสำหรับการฝึกปัญญาประดิษฐ์จำแนกประเภทด้วยภาพ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ำการแบ่งภาพเป็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ส่ว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นย่อย ๆ ในการจดจำรูปแบบในแต่ละกลุ่มของรูปหนึ่งรูป เพื่อจำแนกคุณลักษณะ เพื่อการจำแนกค่ารับเข้าในรูปแบบของรูปภาพได้</w:t>
      </w:r>
    </w:p>
    <w:p w14:paraId="047F3F46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องค์ประกอบของโครงข่ายคอนโวลูชันมีดังนี้</w:t>
      </w:r>
    </w:p>
    <w:p w14:paraId="20AB134F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.1 Convolutional Layer  </w:t>
      </w:r>
    </w:p>
    <w:p w14:paraId="5E107DFC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               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ทำการสแกนค่ารับเข้าซึ่งเป็นรูปภาพ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พื่อแยกองค์ประกอบของรูป เช่น สี รูปทรง ขอบของภาพ</w:t>
      </w:r>
    </w:p>
    <w:p w14:paraId="39BE26E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.2 Pooling Layer </w:t>
      </w:r>
    </w:p>
    <w:p w14:paraId="4EE75D82" w14:textId="77777777" w:rsidR="00B10D01" w:rsidRPr="007B1C87" w:rsidRDefault="00B10D01" w:rsidP="00B10D01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การลดขนาดของข้อมูลมีขนาดเล็กลงโดยที่รายละเอียดยังคงเดิม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ทั้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Convolutional Laye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oling Laye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ทำงานคู่กันซึ่งจะทำงานหลายครั้งเพื่อจำแนกได้ครบทุกรูปแบบ</w:t>
      </w:r>
    </w:p>
    <w:p w14:paraId="1CFB2C2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.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 </w:t>
      </w:r>
      <w:proofErr w:type="gramStart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Fully-Connected</w:t>
      </w:r>
      <w:proofErr w:type="gramEnd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 Layer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6AD9AB88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มีค่านำเข้าเป็นข้อมูลจากการกระทำของข้อมูลจากชั้นก่อนหน้าสำหรับนำมาคำนวณเพื่อจำแนกประเภทจากข้อมูลที่ได้มา</w:t>
      </w:r>
    </w:p>
    <w:p w14:paraId="3B9678AB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16A00021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2.1.3 </w:t>
      </w: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การเรียนรู้แบบเสริมกำลังเชิงลึก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Deep Reinforcement Learning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)</w:t>
      </w:r>
    </w:p>
    <w:p w14:paraId="1331BAD2" w14:textId="4B40B9AD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EE462D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วิธีการเรียนรู้แบบเสริมกำลังโดยใช้การเรียนรู้เชิงลึกมาสกัดเพื่อให้ได้ค่าที่เกี่ยวกับการเรียนรู้แบบเสริมกำลัง โดยใช้โครงข่ายประสาทต่อกันจำนวนหลายชั้นมาใช้ในการคำนวนและค่านำเข้าและส่งออกจะเป็นค่าที่อยู่ในการเรียนรู้แบบเสริมกำลั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มักจะถูกใช้กับสภาพแวดล้อมที่เป็นภาพเพื่อเลือกการกระทำไปยังสภาพแวดล้อมที่กำหนด โดยการใช้การเรียนรู้เชิงลึกเป็นโครงสร้างสำหรับการเลือกการกระทำ</w:t>
      </w:r>
    </w:p>
    <w:p w14:paraId="75D8D30B" w14:textId="77777777" w:rsidR="00B10D01" w:rsidRPr="007B1C87" w:rsidRDefault="00B10D01" w:rsidP="00B10D01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1A253526" w14:textId="77777777" w:rsidR="00B10D01" w:rsidRPr="007B1C87" w:rsidRDefault="00B10D01" w:rsidP="00B10D01">
      <w:pPr>
        <w:keepNext/>
        <w:jc w:val="center"/>
      </w:pPr>
      <w:r w:rsidRPr="007B1C87">
        <w:rPr>
          <w:noProof/>
        </w:rPr>
        <w:drawing>
          <wp:inline distT="0" distB="0" distL="0" distR="0" wp14:anchorId="4CB92F53" wp14:editId="77596BF9">
            <wp:extent cx="3305175" cy="1494256"/>
            <wp:effectExtent l="0" t="0" r="0" b="0"/>
            <wp:docPr id="5" name="Picture 5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329895" cy="1505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4B8DD" w14:textId="77777777" w:rsidR="00B10D01" w:rsidRPr="00617759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2.5</w:t>
      </w:r>
      <w:r w:rsidRPr="007B1C87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รูปภาพโครงสร้างของการเรียนรู้แบบเสริมกำลังเชิงลึ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>ก</w:t>
      </w:r>
    </w:p>
    <w:p w14:paraId="38E4C9C2" w14:textId="77777777" w:rsidR="00B10D01" w:rsidRDefault="00B10D01" w:rsidP="00B10D01">
      <w:pPr>
        <w:jc w:val="thaiDistribute"/>
      </w:pPr>
      <w:r>
        <w:rPr>
          <w:cs/>
        </w:rPr>
        <w:tab/>
      </w:r>
    </w:p>
    <w:p w14:paraId="3C1CD84A" w14:textId="77777777" w:rsidR="00B10D01" w:rsidRDefault="00B10D01" w:rsidP="00B10D01">
      <w:pPr>
        <w:ind w:firstLine="720"/>
        <w:jc w:val="thaiDistribute"/>
        <w:rPr>
          <w:rFonts w:asciiTheme="majorBidi" w:hAnsiTheme="majorBidi" w:cstheme="majorBidi"/>
          <w:sz w:val="32"/>
          <w:szCs w:val="32"/>
        </w:rPr>
      </w:pPr>
    </w:p>
    <w:p w14:paraId="39A26D4B" w14:textId="77777777" w:rsidR="00B10D01" w:rsidRDefault="00B10D01" w:rsidP="00B10D01">
      <w:pPr>
        <w:ind w:firstLine="720"/>
        <w:jc w:val="thaiDistribute"/>
        <w:rPr>
          <w:rFonts w:asciiTheme="majorBidi" w:hAnsiTheme="majorBidi" w:cstheme="majorBidi"/>
          <w:sz w:val="32"/>
          <w:szCs w:val="32"/>
          <w:cs/>
        </w:rPr>
      </w:pPr>
      <w:r w:rsidRPr="00CF7DF0">
        <w:rPr>
          <w:rFonts w:asciiTheme="majorBidi" w:hAnsiTheme="majorBidi" w:cstheme="majorBidi"/>
          <w:sz w:val="32"/>
          <w:szCs w:val="32"/>
          <w:cs/>
        </w:rPr>
        <w:t>โดยอัลก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อริทึมของการเรียนรู้แบบเสริมกำลังที่ใช้รวมกับการเรียนรู้เชิงลึก คือ </w:t>
      </w:r>
      <w:r>
        <w:rPr>
          <w:rFonts w:asciiTheme="majorBidi" w:hAnsiTheme="majorBidi" w:cstheme="majorBidi"/>
          <w:sz w:val="32"/>
          <w:szCs w:val="32"/>
        </w:rPr>
        <w:t xml:space="preserve">Deep Q Network[6] </w:t>
      </w:r>
      <w:r>
        <w:rPr>
          <w:rFonts w:asciiTheme="majorBidi" w:hAnsiTheme="majorBidi" w:cstheme="majorBidi" w:hint="cs"/>
          <w:sz w:val="32"/>
          <w:szCs w:val="32"/>
          <w:cs/>
        </w:rPr>
        <w:t>ซึ่งเป็นอัลกอริทึมที่นำโครงข่ายคอนโวลูชันมาประยุกต์ใช้กับ</w:t>
      </w:r>
      <w:r>
        <w:rPr>
          <w:rFonts w:asciiTheme="majorBidi" w:hAnsiTheme="majorBidi" w:cstheme="majorBidi"/>
          <w:sz w:val="32"/>
          <w:szCs w:val="32"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ค่า </w:t>
      </w:r>
      <w:r>
        <w:rPr>
          <w:rFonts w:asciiTheme="majorBidi" w:hAnsiTheme="majorBidi" w:cstheme="majorBidi"/>
          <w:sz w:val="32"/>
          <w:szCs w:val="32"/>
        </w:rPr>
        <w:t xml:space="preserve">Q-Value </w:t>
      </w:r>
      <w:r>
        <w:rPr>
          <w:rFonts w:asciiTheme="majorBidi" w:hAnsiTheme="majorBidi" w:cstheme="majorBidi" w:hint="cs"/>
          <w:sz w:val="32"/>
          <w:szCs w:val="32"/>
          <w:cs/>
        </w:rPr>
        <w:t>ที่อยู่ในรูปแบบของตารางเพื่อใช้ในการตัดสินใจ เปลี่ยนมาใช้โครงข่ายประสาทเป็นตัวคำนวณการตัดสินใจเพื่อเลือกการกระทำที่ดีมากระทำเพื่อให้ได้เป้าหมายที่ต้องการ</w:t>
      </w:r>
      <w:r>
        <w:rPr>
          <w:rFonts w:asciiTheme="majorBidi" w:hAnsiTheme="majorBidi" w:cstheme="majorBidi"/>
          <w:sz w:val="32"/>
          <w:szCs w:val="32"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>ดังรูปที่ 2.5</w:t>
      </w:r>
    </w:p>
    <w:p w14:paraId="2747AAFE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03779676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1DD3EB96" w14:textId="77777777" w:rsidR="00B10D01" w:rsidRDefault="00B10D01" w:rsidP="00B10D01">
      <w:pPr>
        <w:keepNext/>
        <w:jc w:val="center"/>
      </w:pPr>
      <w:r w:rsidRPr="00AF72F0">
        <w:rPr>
          <w:noProof/>
        </w:rPr>
        <w:lastRenderedPageBreak/>
        <w:drawing>
          <wp:inline distT="0" distB="0" distL="0" distR="0" wp14:anchorId="3C903415" wp14:editId="032AD097">
            <wp:extent cx="4124235" cy="2705100"/>
            <wp:effectExtent l="0" t="0" r="0" b="0"/>
            <wp:docPr id="9" name="Picture 9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156367" cy="2726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018E3D" w14:textId="77777777" w:rsidR="00B10D01" w:rsidRPr="00617759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2.6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ตาราง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Q-Value (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บน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)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eep Q Network (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ล่าง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)</w:t>
      </w:r>
    </w:p>
    <w:p w14:paraId="64BAB591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69D45BBB" w14:textId="77777777" w:rsidR="00B10D01" w:rsidRPr="00CF7DF0" w:rsidRDefault="00B10D01" w:rsidP="00B10D01">
      <w:pPr>
        <w:jc w:val="thaiDistribute"/>
        <w:rPr>
          <w:rFonts w:asciiTheme="majorBidi" w:hAnsiTheme="majorBidi" w:cstheme="majorBidi"/>
          <w:sz w:val="32"/>
          <w:szCs w:val="32"/>
          <w:cs/>
        </w:rPr>
      </w:pPr>
    </w:p>
    <w:p w14:paraId="12D00FE5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bookmarkStart w:id="20" w:name="_Toc21347386"/>
      <w:bookmarkStart w:id="21" w:name="_Toc26138093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2 </w:t>
      </w: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งานวิจัยที่เกี่ยวข้อง</w:t>
      </w:r>
      <w:bookmarkEnd w:id="20"/>
      <w:bookmarkEnd w:id="21"/>
    </w:p>
    <w:p w14:paraId="52FE7A70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  <w:t xml:space="preserve">2.2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ล่นเกมอาตาริ 2600 โดยใช้การเรียนรู้แบบเสริมกำลัง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laying Atari with Deep Reinforcement Learning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07AC0803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(2556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ทำการสร้างโมเดลสำหรับการเรียนรู้ โดยใช้โครงข่ายคอนโวลูชัน และ ใช้รูปแบบการเรียนรู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การเรียนรู้แบบเสริมกำลัง ซึ่ง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 Q Network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ใช้รูปภาพสำหรับค่านำเข้า และค่าส่งออกเป็นกราฟแสดงผลของรางวัลที่ได้จากการกระทำ และนำมาใช้โดยการนำเกมจากเครื่อง อาตาริ 2600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tari 2600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จำนวน 6 เกม และได้นำโมเดลมาใช้กับการเล่นเกม ซึ่งผลที่ได้คือมีทั้งหมด 3 เกมที่มีคะแนนที่มากกว่ามนุษย์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7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6DBC0F1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QN (Deep Q Network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รับค่านำเข้าเป็นรูปแต่ละเฟรมเป็นค่านำเข้า ซึ่งประกอบไปด้วย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Stat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เปลี่ยนไปในแต่ละเฟรมภาพ และนำ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าใช้ในการคำนวณเมื่อมีการเปลี่ยนแปลงของสถานะที่มาจากการกระทำที่เกิดขึ้นว่าดีเพียงใด ซึ่ง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ต่อมาจะทำการเลือกการกระทำที่ดีที่สุดภายให้สถานะที่อยู่เพื่อที่จะไปยังสถานะถัดไปจนกว่ารางวัลที่ได้มากที่สุดหรือใกล้เคียงเป้าหมายที่สุดที่เป็นไปได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ึงเป็นค่าสำคัญมากที่ส่งผลต่อการทำเป้าหมายให้สำเร็จได้และนำโครงข่ายคอนโวลูชันมาใช้รวมกันเพื่อทำการฝึกสอน</w:t>
      </w:r>
    </w:p>
    <w:p w14:paraId="629BC17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C58EF09" w14:textId="77777777" w:rsidR="00B10D01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ab/>
      </w:r>
    </w:p>
    <w:p w14:paraId="4AD6DDB9" w14:textId="591520B4" w:rsidR="00B10D01" w:rsidRPr="007B1C87" w:rsidRDefault="00EE462D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2.2.2 การเรียนรู้แบบเสริมกำลังโดยใช้วิธี</w:t>
      </w:r>
      <w:proofErr w:type="spellStart"/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อะซิงโครนัส</w:t>
      </w:r>
      <w:proofErr w:type="spellEnd"/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(</w:t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synchronous Methods for Deep Reinforcement Learning</w:t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3004D78D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(2559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ได้ทำการสร้างโมเดลแบบใหม่ที่สามารถทำการเรียนรู้แบบคู่ขนานชื่อ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โดยแบ่งแต่ละกลุ่มโดยใช้อัลกอริทึมของการเรียนรู้แบบเสริมกำลังที่ตางกัน 4 อัลกอริทึมโดยการแบ่งการทำงานแต่ละอัลกอริทึม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บ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ีพียูของคอมพิวเตอร์แทนที่การ์ดจอ และแสดงผลการทดลอ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ด้วยให้อัลกอริทึมควบคุมการทำงานแขนกล และแก้ปัญหาเกมเขาวงกตแบบ 3 มิติ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ได้ทำการเปรียบเทียบกั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ดยการเล่น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tari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การเรียนรู้ที่เร็ว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เกมมากกว่าครึ่งหนึ่งที่ทำได้ด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8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44CE11CA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นั้นมีกระบวนการทำงานคล้ายกั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ต่างกันตรงที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มีการสร้างสภาพแวดล้อมหลักและย่อยโดยแยกกันมากกว่า 1 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จำนวนจะอยู่ที่จำนว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ธ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รดของซีพียูของคอมพิวเตอร์ เพื่อทำการเรียนรู้ในสถานการณ์ที่ต่างกันเพื่อเก็บประสบการณ์ในการเรียนรู้ และแต่ละส่วนทำการส่งประสบการณ์ส่งกลับไปที่ตัวหลักเพื่อทำการอัพเดทประสบการณ์ไปยังสภาพแวดล้อมหลัก</w:t>
      </w:r>
    </w:p>
    <w:p w14:paraId="308D5CDB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3A301BAB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2.2.3 การเข้าถึงค่าประมาณที่ผิดพลาดในกลไกการทำงานแบบ แอค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ต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อร์-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คร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ิติก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ddressing Function Approximation Error in Actor-Critic Methods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62A24E5A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ัลกอริทึมแบ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-Based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ย่า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นบางครั้งมักเกิดอาการที่มีค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มากกว่าปกติที่ทำให้หาวิธีแก้ปัญหาโดยการแบ่งเป็นสองชุดโดยใช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-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ฐานของอัลกอริทึมใหม่ เพื่อลดค่าที่เกินออกมามากผิดปกติและทำการชะลอการอัพเดท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พื่อป้องกันการเกิ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พัฒนาประสิทธิภาพของอัลกอริทึม และนำมาประเมินกับสภาพแวดล้อมที่ทาง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จัดทำไว้ ซึ่งอัลกอริทึมนี้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TD3 (Twin Delayed Deep Deterministic Policy Gradient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9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07A4CDB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TD3 (Twin Delayed Deep Deterministic Policy Gradient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อัลกอริทึมที่พัฒนาต่อมาจา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DPG (Deep Deterministic Policy Gradient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อัลกอริทึมนี้จะเหมาะกับการควบคุมแบบต่อเนื่อง ตัวอย่าง เช่น การควบคุมการขับรถอัตโนมัติ โดยที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DP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โมเดลที่ดีแต่มีปัญหาอย่างหนึ่งคือ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เพิ่มจนไม่สามารถไปยังจุดที่ดีที่สุดที่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Local Optima TD3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ึงทำมาเพื่อล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อัลกอริทึมเดิมโดยการแย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ต้องการเป็น 2 ส่วน เพื่อมาประเมิ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ก็มีความเร็วที่น้อยพอสมควร แต่วิธีนี้จะทำให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ม่มีค่าที่มากเกินไปและทำการอัพเดท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ห้น้อยครั้งลงเพื่อไม่ให้เกิ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ับตัวโมเดลและทำให้เสถียรมากขึ้น </w:t>
      </w:r>
    </w:p>
    <w:p w14:paraId="58753C26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24916702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2.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4 มาตรฐานการเรียนรู้แบบเสริมกำลังเพื่อการควบคุมอย่างต่อเนื่อ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Benchmarking Deep Reinforcement Learning for Continuous Control)</w:t>
      </w:r>
    </w:p>
    <w:p w14:paraId="79296C19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ppleSystemUIFont" w:hAnsi="AppleSystemUIFont" w:cs="AppleSystemUIFont"/>
          <w:szCs w:val="24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ในงานวิจัยนี้จะพูดถึงเรื่องการนำเอาวิธีพื้นฐานมาใช้กับการเรียนรู้แบบเสริมกำลังได้แก่ </w:t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- </w:t>
      </w:r>
      <w:r w:rsidRPr="007B1C87">
        <w:rPr>
          <w:rFonts w:ascii="Angsana New" w:hAnsi="Angsana New" w:cs="Angsana New"/>
          <w:sz w:val="32"/>
          <w:szCs w:val="32"/>
        </w:rPr>
        <w:t>REINFORCE(</w:t>
      </w:r>
      <w:r w:rsidRPr="007B1C87">
        <w:rPr>
          <w:rFonts w:ascii="Angsana New" w:hAnsi="Angsana New" w:cs="Angsana New"/>
          <w:sz w:val="32"/>
          <w:szCs w:val="32"/>
          <w:cs/>
        </w:rPr>
        <w:t xml:space="preserve">เป็นวิธีพื้นที่ที่ใช้กันทั่วไป) </w:t>
      </w:r>
      <w:r w:rsidRPr="007B1C87">
        <w:rPr>
          <w:rFonts w:ascii="MS Mincho" w:eastAsia="MS Mincho" w:hAnsi="MS Mincho" w:cs="MS Mincho" w:hint="eastAsia"/>
          <w:sz w:val="32"/>
          <w:szCs w:val="32"/>
          <w:cs/>
        </w:rPr>
        <w:t> </w:t>
      </w:r>
      <w:r w:rsidRPr="007B1C87">
        <w:rPr>
          <w:rFonts w:ascii="Angsana New" w:hAnsi="Angsana New" w:cs="Angsana New"/>
          <w:sz w:val="32"/>
          <w:szCs w:val="32"/>
          <w:cs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- </w:t>
      </w:r>
      <w:r w:rsidRPr="007B1C87">
        <w:rPr>
          <w:rFonts w:ascii="Angsana New" w:hAnsi="Angsana New" w:cs="Angsana New"/>
          <w:sz w:val="32"/>
          <w:szCs w:val="32"/>
        </w:rPr>
        <w:t xml:space="preserve">TNPG(Truncated Natural Policy Gradient) 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RWR(Reward-Weighted Regression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REPS(Relative Entropy Policy Search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MS Mincho" w:eastAsia="MS Mincho" w:hAnsi="MS Mincho" w:cs="MS Mincho"/>
          <w:sz w:val="32"/>
          <w:szCs w:val="32"/>
        </w:rPr>
        <w:br/>
      </w:r>
      <w:r w:rsidRPr="007B1C87">
        <w:rPr>
          <w:rFonts w:ascii="MS Mincho" w:eastAsia="MS Mincho" w:hAnsi="MS Mincho" w:cs="MS Mincho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t>- TRPO(Trust Region Policy Optimization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CEM(Cross Entropy Method 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MS Mincho" w:eastAsia="MS Mincho" w:hAnsi="MS Mincho" w:cs="MS Mincho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CMA-ES(Covariance Matrix Adaption Evolution Strategy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DDPG(Deep Deterministic Policy Gradient)</w:t>
      </w:r>
      <w:r w:rsidRPr="007B1C87">
        <w:rPr>
          <w:rFonts w:ascii="AppleSystemUIFont" w:hAnsi="AppleSystemUIFont" w:cs="AppleSystemUIFont"/>
          <w:szCs w:val="24"/>
        </w:rPr>
        <w:t xml:space="preserve"> </w:t>
      </w:r>
      <w:r w:rsidRPr="007B1C87">
        <w:rPr>
          <w:rFonts w:ascii="AppleSystemUIFont" w:hAnsi="AppleSystemUIFont" w:cs="AppleSystemUIFont"/>
          <w:szCs w:val="24"/>
          <w:cs/>
        </w:rPr>
        <w:br/>
      </w:r>
      <w:r w:rsidRPr="007B1C87">
        <w:rPr>
          <w:rFonts w:ascii="AppleSystemUIFont" w:hAnsi="AppleSystemUIFont" w:cs="AppleSystemUIFont"/>
          <w:szCs w:val="24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มาเปรียบเทียบกันเพื่อวัดประสิทธิภาพของวิธีที่นำมาใช้ โดยสภาพแวดล้อมที่นำมาทดสอบจะเป็นแบบพื้นฐานที่นำมาใช้กันไปจนถึงเกมในรูปแบบสามมิติ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ผลลัพธ์ของการทดลองในงานวิจัยนี้คือ TNPG, TRPO และ DDPG เหมาะสำหรับการฝึกโดยใช้โครงข่ายประสาทเทียมในเชิงลึกเพื่อหาวิธีที่จะไปให้ถึงเป้าหมายได้ดีที่สุ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begin" w:fldLock="1"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instrText>ADDIN CSL_CITATION {"citationItems":[{"id":"ITEM-1","itemData":{"author":[{"dropping-particle":"","family":"Duan","given":"Yan","non-dropping-particle":"","parse-names":false,"suffix":""},{"dropping-particle":"","family":"Chen","given":"Xi","non-dropping-particle":"","parse-names":false,"suffix":""},{"dropping-particle":"","family":"Houthooft","given":"Rein","non-dropping-particle":"","parse-names":false,"suffix":""},{"dropping-particle":"","family":"Schulman","given":"John","non-dropping-particle":"","parse-names":false,"suffix":""},{"dropping-particle":"","family":"Abbeel","given":"Pieter","non-dropping-particle":"","parse-names":false,"suffix":""}],"container-title":"International Conference on Machine Learning","id":"ITEM-1","issued":{"date-parts":[["2016"]]},"page":"1329-1338","title":"Benchmarking deep reinforcement learning for continuous control","type":"paper-conference"},"uris":["http://www.mendeley.com/documents/?uuid=08a6c29b-21f4-421a-b783-0e29100fcf4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separate"/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noProof/>
          <w:color w:val="000000" w:themeColor="text1"/>
          <w:sz w:val="32"/>
          <w:szCs w:val="32"/>
        </w:rPr>
        <w:t>10</w:t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end"/>
      </w:r>
    </w:p>
    <w:p w14:paraId="4524FA03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698138A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2.5 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โดยใช้วิธีการ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Double Deep Q Network</w:t>
      </w:r>
    </w:p>
    <w:p w14:paraId="033275CB" w14:textId="77777777" w:rsidR="00B10D01" w:rsidRPr="007B1C87" w:rsidRDefault="00B10D01" w:rsidP="00B10D01">
      <w:pPr>
        <w:autoSpaceDE w:val="0"/>
        <w:autoSpaceDN w:val="0"/>
        <w:adjustRightInd w:val="0"/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กร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ซอร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า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eg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urma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ทำสร้างสร้างการเรียนรู้แบบเสริมกำลังโดยใช้วิธีการ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พิสูจน์ว่า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ทำงานโดยอัลกอริทึมนั้นสามารถในการแก้ปัญหาในสภาพแวดล้อมแบบต่า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ๆ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หรือไม่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1]</w:t>
      </w:r>
    </w:p>
    <w:p w14:paraId="41DDAC5C" w14:textId="77777777" w:rsidR="00B10D01" w:rsidRPr="007B1C87" w:rsidRDefault="00B10D01" w:rsidP="00B10D01">
      <w:pPr>
        <w:autoSpaceDE w:val="0"/>
        <w:autoSpaceDN w:val="0"/>
        <w:adjustRightInd w:val="0"/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ึง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เลือกใช้อัลกอริทึ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ดี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eep Q Learning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รา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ปัญหาคือเมื่อถึงช่วงค่า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ลู่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ก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์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ยิ่งมากเกินไป 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เลือกแต่วิธีที่ดีที่สุดมาเพียงอย่างเดียว และไม่ค้นหาวิธีใหม่เพิ่มเติม</w:t>
      </w:r>
    </w:p>
    <w:p w14:paraId="702A276E" w14:textId="5761548C" w:rsidR="00B10D01" w:rsidRDefault="00B10D01" w:rsidP="00B10D01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ขาได้ใช้เวลาในการฝึก</w:t>
      </w:r>
      <w:r w:rsidR="00237E73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เวลา ประมาณ 40 ชั่วโมงบน จีพียู หรือ ประมาณ 90 ชั่วโมงบน ซีพียู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Core I7 2.9 </w:t>
      </w:r>
      <w:proofErr w:type="spellStart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กิ</w:t>
      </w:r>
      <w:proofErr w:type="spellEnd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กะเฮ</w:t>
      </w:r>
      <w:proofErr w:type="spellStart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ิร์ทซ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ผลที่ได้มีปประสิทธิภาพมากว่าผู้เล่นเกมถึง 1.5 ถึง 2 เท่า</w:t>
      </w:r>
    </w:p>
    <w:p w14:paraId="1B0D529A" w14:textId="77777777" w:rsidR="00B10D01" w:rsidRDefault="00B10D01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69268CD9" w14:textId="77777777" w:rsidR="00B10D01" w:rsidRPr="007B1C87" w:rsidRDefault="00B10D01" w:rsidP="00B10D01">
      <w:pPr>
        <w:pStyle w:val="Heading1"/>
        <w:jc w:val="center"/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</w:rPr>
      </w:pPr>
      <w:bookmarkStart w:id="22" w:name="_Toc21347387"/>
      <w:bookmarkStart w:id="23" w:name="_Toc26138094"/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t>3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br/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  <w:cs/>
        </w:rPr>
        <w:t>วิธีการดำเนินงาน</w:t>
      </w:r>
      <w:bookmarkEnd w:id="22"/>
      <w:bookmarkEnd w:id="23"/>
    </w:p>
    <w:p w14:paraId="06F655CD" w14:textId="77777777" w:rsidR="00B10D01" w:rsidRPr="007B1C87" w:rsidRDefault="00B10D01" w:rsidP="00B10D01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24" w:name="_Toc21347388"/>
      <w:bookmarkStart w:id="25" w:name="_Toc26138095"/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3.1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โปรแกรมหรือซอฟต์แวร์ที่ใช้ในการพัฒนา</w:t>
      </w:r>
      <w:bookmarkEnd w:id="24"/>
      <w:bookmarkEnd w:id="25"/>
    </w:p>
    <w:p w14:paraId="33463B57" w14:textId="77777777" w:rsidR="00B10D01" w:rsidRPr="007B1C87" w:rsidRDefault="00B10D01" w:rsidP="00B10D01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ab/>
        <w:t xml:space="preserve">3.1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ภาษา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ไพ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ทอ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</w:p>
    <w:p w14:paraId="285F5658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เขียนโครงสร้างขอ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งา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ประกอบไปด้วยไลบรารี ดังนี้</w:t>
      </w:r>
    </w:p>
    <w:p w14:paraId="6C802A5C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3.1.1.1 Gym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</w:p>
    <w:p w14:paraId="0BE5F4B3" w14:textId="77777777" w:rsidR="00B10D01" w:rsidRPr="007B1C87" w:rsidRDefault="00B10D01" w:rsidP="00B10D01">
      <w:pPr>
        <w:pStyle w:val="Heading4"/>
        <w:jc w:val="thaiDistribute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  <w:t>เป็นไลบรารีสำหรับการพัฒนาและเปรียบเทียบอัลกอริทึมของการเรียนรู้แบ</w:t>
      </w:r>
      <w:r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บ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สริมกำลัง</w:t>
      </w:r>
      <w:r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โดยเป็นส่วนหลักที่นำมาเป็นโครงสร้างของการพัฒนาการเรียนรู้แบบเสริมกำลัง</w:t>
      </w:r>
    </w:p>
    <w:p w14:paraId="0FE93273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3.1.1.2 Gym-retro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00411AD5" w14:textId="77777777" w:rsidR="00B10D01" w:rsidRPr="007B1C87" w:rsidRDefault="00B10D01" w:rsidP="00B10D01">
      <w:pPr>
        <w:pStyle w:val="Heading4"/>
        <w:jc w:val="thaiDistribute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  <w:t xml:space="preserve">เป็นไลบรารีสำหรับการพัฒนาและเปรียบเทียบอัลกอริทึมของการเรียนรู้แบบเสริมกำลัง โดยมีเกมที่อยู่ในช่วงปี 2519 ถึง 2536 ตัวอย่างเช่น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pace Invader (2521)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ากเครื่อง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Atari 2600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และ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Sonic The Hedgehog (2534)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ากเครื่อง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ega Genesis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ป็นต้น</w:t>
      </w:r>
      <w:r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โดยในโครงงานจะใช้ไลบรารีในการสร้างสภาพแวดล้อม และการเรียนรู้แบบเสริมกำลังจะใช้จากไลบรารี </w:t>
      </w:r>
      <w:r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>Gym</w:t>
      </w:r>
      <w:r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เป็นหลัก</w:t>
      </w:r>
    </w:p>
    <w:p w14:paraId="5CAF0191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3 </w:t>
      </w:r>
      <w:proofErr w:type="spellStart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Numpy</w:t>
      </w:r>
      <w:proofErr w:type="spellEnd"/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40DC0D9D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ที่ใช้สร้างสูตรการคำนวณที่เกี่ยวข้องกับ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ณิตศาสตร์ ภายในโครงงานนี้จะทำการเก็บค่าของการเรียนรู้แบบเสริมกำลัง และการจัดเก็บและดัดแปลงข้อมูลให้อยู่ในรูปแบบของเมทริก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และแปลงรูปภาพของสภาพแวดล้อมเป็นอา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รย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นาดใหม่ที่ใช้สำหรับการนำไปประมวลผล</w:t>
      </w:r>
    </w:p>
    <w:p w14:paraId="55032483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3.1.1.4 Matplotlib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749CA5AE" w14:textId="77777777" w:rsidR="00B10D01" w:rsidRPr="007B1C87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สำหรับการสร้างแผนภูมิสำหรับการวิเคราะห์ข้อมูล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นำมาใช้สำหรับการแสดงผลการทดลองออกมาทางรูปแบบของแผนภูมิของโครงงานในหัวข้อต่าง ๆ เพื่อนำมาสรุปผลการทดลอง</w:t>
      </w:r>
    </w:p>
    <w:p w14:paraId="388CFA39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.1.1.5 </w:t>
      </w:r>
      <w:proofErr w:type="spellStart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Keras</w:t>
      </w:r>
      <w:proofErr w:type="spellEnd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136839D9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ไลบราร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eep 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นำมาใช้ร่วมกับการทำงานของ การเรียนรู้แบบเสริมกำลัง ให้เป็นการทำงานแบบเชิงลึกเพื่อเพิ่มประสิทธิภาพการทำงานให้สูงขึ้น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ภายในโครงงานได้นำมาใช้สร้างโครงข่ายประสาทแบบคอนโวลูชันเพื่อนำมาประมวลผลขอ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</w:p>
    <w:p w14:paraId="207FE4D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3.1.1.6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OpenCV</w:t>
      </w:r>
    </w:p>
    <w:p w14:paraId="657AEFFC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ลบรารี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ที่ใช้ในการประมวลผลด้วยคอมพิวเตอร์แบบเรียลไทม์ ใช้ในการทำงานรูปแบบ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Image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processing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ช่น กล้องจับความเร็วรถ หรือ ระบบสแกนใบหน้า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งานนี้ได้นำไลบรารีนี้สำหรับการแปลงภาพของสภาพแวดล้อมที่เป็นสี แปลงให้เป็นภาพขาวดำเพื่อลดขนาดของข้อมูลที่ใช้ประมวลผล</w:t>
      </w:r>
    </w:p>
    <w:p w14:paraId="38557542" w14:textId="77777777" w:rsidR="00B10D01" w:rsidRPr="007B1C87" w:rsidRDefault="00B10D01" w:rsidP="00B10D01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</w:p>
    <w:p w14:paraId="41802F3B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1.2</w:t>
      </w:r>
      <w:r w:rsidRPr="007B1C8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ไฟล์เกม 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Kaboom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ซึ่งเป็นเกมจากเครื่อ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tari 2600</w:t>
      </w:r>
    </w:p>
    <w:p w14:paraId="6DA0C47F" w14:textId="59CA3C4B" w:rsidR="00B10D01" w:rsidRPr="00617759" w:rsidRDefault="00B10D01" w:rsidP="00B10D01">
      <w:pPr>
        <w:rPr>
          <w:rFonts w:ascii="Angsana New" w:hAnsi="Angsana New" w:cs="Angsana New"/>
          <w:color w:val="000000" w:themeColor="text1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สร้างสภาพแวดล้อมที่ให้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ด้ทำการฝึก</w:t>
      </w:r>
      <w:r w:rsidR="00237E73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อ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ข้อมูลเกี่ยวกับเกมดังนี้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้าหมายของเกมคือรับสิ่งของไม่ให้สิ่งตกลงสู่พื้น ถ้าหากรับไม่ได้จะเสียพลังชีวิต ถ้าหากว่ารับไม่ได้ครบสามครั้งหรือพลังชีวิตของเราหมด หมายความว่าแพ้</w:t>
      </w:r>
      <w:bookmarkStart w:id="26" w:name="_Toc21347389"/>
    </w:p>
    <w:p w14:paraId="4B9F22B7" w14:textId="77777777" w:rsidR="00B10D01" w:rsidRPr="00C57A0A" w:rsidRDefault="00B10D01" w:rsidP="00B10D01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27" w:name="_Toc26138096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2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ขั้นตอนการดำเนินงาน</w:t>
      </w:r>
      <w:bookmarkEnd w:id="26"/>
      <w:bookmarkEnd w:id="27"/>
    </w:p>
    <w:p w14:paraId="33039395" w14:textId="77777777" w:rsidR="00B10D01" w:rsidRPr="007B1C87" w:rsidRDefault="00B10D01" w:rsidP="00B10D01">
      <w:pPr>
        <w:pStyle w:val="Heading3"/>
        <w:rPr>
          <w:rFonts w:asciiTheme="majorBidi" w:hAnsiTheme="majorBidi"/>
          <w:b/>
          <w:bCs/>
          <w:color w:val="000000" w:themeColor="text1"/>
          <w:sz w:val="32"/>
          <w:szCs w:val="32"/>
        </w:rPr>
      </w:pPr>
      <w:r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</w:rPr>
        <w:t xml:space="preserve">3.2.1 </w:t>
      </w:r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สร้างสภาพแวดล้อมสำหรับการนำเอเจน</w:t>
      </w:r>
      <w:proofErr w:type="spellStart"/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อยู่ในพื้นที่ที่กำหนด</w:t>
      </w:r>
    </w:p>
    <w:p w14:paraId="2B419173" w14:textId="77777777" w:rsidR="00B10D01" w:rsidRPr="0005632E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  <w:r w:rsidRPr="007B1C87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7B1C87">
        <w:rPr>
          <w:rFonts w:asciiTheme="majorBidi" w:hAnsiTheme="majorBidi" w:cstheme="majorBidi"/>
          <w:sz w:val="32"/>
          <w:szCs w:val="32"/>
          <w:cs/>
        </w:rPr>
        <w:t xml:space="preserve">สภาพแวดล้อมที่ผู้จัดทำใช้ไลบรารี </w:t>
      </w:r>
      <w:r w:rsidRPr="007B1C87">
        <w:rPr>
          <w:rFonts w:asciiTheme="majorBidi" w:hAnsiTheme="majorBidi" w:cstheme="majorBidi"/>
          <w:sz w:val="32"/>
          <w:szCs w:val="32"/>
        </w:rPr>
        <w:t xml:space="preserve">Gym-retro </w:t>
      </w:r>
      <w:r w:rsidRPr="007B1C87">
        <w:rPr>
          <w:rFonts w:asciiTheme="majorBidi" w:hAnsiTheme="majorBidi" w:cstheme="majorBidi"/>
          <w:sz w:val="32"/>
          <w:szCs w:val="32"/>
          <w:cs/>
        </w:rPr>
        <w:t xml:space="preserve">ในการนำสภาพแวดล้อมที่เป็นเกมคลาสสิก ซึ่งผู้ใช้ต้องนำไฟล์เกมที่ไลบรารีต้องการ เพื่อสามารถสร้างสภาพแวดล้อมที่ไลบรารีสนับสนุน โดยเกมที่ผู้จัดทำใช้เป็นสภาพแวดล้อมคือเกม </w:t>
      </w:r>
      <w:r w:rsidRPr="007B1C87">
        <w:rPr>
          <w:rFonts w:asciiTheme="majorBidi" w:hAnsiTheme="majorBidi" w:cstheme="majorBidi"/>
          <w:sz w:val="32"/>
          <w:szCs w:val="32"/>
        </w:rPr>
        <w:t xml:space="preserve">Kaboom </w:t>
      </w:r>
      <w:r w:rsidRPr="007B1C87">
        <w:rPr>
          <w:rFonts w:asciiTheme="majorBidi" w:hAnsiTheme="majorBidi" w:cstheme="majorBidi"/>
          <w:sz w:val="32"/>
          <w:szCs w:val="32"/>
          <w:cs/>
        </w:rPr>
        <w:t>จากเครื่อง อาตาริ 2600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ดังรูปที่ 3.1</w:t>
      </w:r>
    </w:p>
    <w:p w14:paraId="0D75A5D9" w14:textId="77777777" w:rsidR="00B10D01" w:rsidRPr="007B1C87" w:rsidRDefault="00B10D01" w:rsidP="00B10D01"/>
    <w:p w14:paraId="75682ABA" w14:textId="77777777" w:rsidR="00B10D01" w:rsidRPr="007B1C87" w:rsidRDefault="00B10D01" w:rsidP="00B10D01">
      <w:pPr>
        <w:keepNext/>
        <w:jc w:val="center"/>
      </w:pPr>
      <w:r w:rsidRPr="007B1C87">
        <w:rPr>
          <w:noProof/>
        </w:rPr>
        <w:drawing>
          <wp:inline distT="0" distB="0" distL="0" distR="0" wp14:anchorId="317CD351" wp14:editId="1CC393C8">
            <wp:extent cx="3076575" cy="1922859"/>
            <wp:effectExtent l="0" t="0" r="0" b="1270"/>
            <wp:docPr id="8" name="Picture 8" descr="A picture containing monitor, screenshot,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117669" cy="19485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C2AEA" w14:textId="77777777" w:rsidR="00B10D01" w:rsidRPr="00DF29F3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  <w:t xml:space="preserve">รูปที่ 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3.1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ภาพของเกม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 xml:space="preserve">Kaboom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จากเครื่อง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Atari2600</w:t>
      </w:r>
    </w:p>
    <w:p w14:paraId="77472AE5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้องทำการนำเข้าไฟล์เกม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Kaboom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ใช้ชื่อไฟล์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“Kaboom! (Paddle)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(CCE).bin”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สามารถสร้างสภาพแวดล้อมได้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ราะไลบราร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gym-</w:t>
      </w:r>
      <w:proofErr w:type="gram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retro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proofErr w:type="gramEnd"/>
      <w:r>
        <w:rPr>
          <w:rFonts w:ascii="Angsana New" w:hAnsi="Angsana New" w:cs="Angsana New"/>
          <w:color w:val="000000" w:themeColor="text1"/>
          <w:sz w:val="32"/>
          <w:szCs w:val="32"/>
        </w:rPr>
        <w:t>5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้องการไฟล์เกมที่ถูกต้องในการสร้างสภาพแวดล้อม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004595DF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ำการสร้างสภาพแวดล้อมโดยใช้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ก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์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retro.mak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()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ากไลบราร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ym-retro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สร้างสภาพแวดล้อมและมีลักษณะโครงสร้าง ดังตารางที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1</w:t>
      </w:r>
    </w:p>
    <w:p w14:paraId="08933719" w14:textId="77777777" w:rsidR="00B10D01" w:rsidRPr="007B1C87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4B729587" w14:textId="77777777" w:rsidTr="00A47AC2">
        <w:tc>
          <w:tcPr>
            <w:tcW w:w="4145" w:type="dxa"/>
          </w:tcPr>
          <w:p w14:paraId="12B57E92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bookmarkStart w:id="28" w:name="_Hlk25684416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57C569A4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0400E50E" w14:textId="77777777" w:rsidTr="00A47AC2">
        <w:tc>
          <w:tcPr>
            <w:tcW w:w="4145" w:type="dxa"/>
          </w:tcPr>
          <w:p w14:paraId="05DF2F3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5E231C4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210, 160, 3)</w:t>
            </w:r>
          </w:p>
        </w:tc>
      </w:tr>
      <w:tr w:rsidR="00B10D01" w:rsidRPr="007B1C87" w14:paraId="0EA18C90" w14:textId="77777777" w:rsidTr="00A47AC2">
        <w:tc>
          <w:tcPr>
            <w:tcW w:w="4145" w:type="dxa"/>
          </w:tcPr>
          <w:p w14:paraId="315FF6F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49925A5D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spellStart"/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MultiBinary</w:t>
            </w:r>
            <w:proofErr w:type="spell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8)</w:t>
            </w:r>
          </w:p>
        </w:tc>
      </w:tr>
    </w:tbl>
    <w:bookmarkEnd w:id="28"/>
    <w:p w14:paraId="669A1D91" w14:textId="77777777" w:rsidR="00B10D01" w:rsidRPr="007B1C87" w:rsidRDefault="00B10D01" w:rsidP="00B10D01">
      <w:pPr>
        <w:ind w:firstLine="720"/>
        <w:jc w:val="center"/>
        <w:rPr>
          <w:rFonts w:ascii="Angsana New" w:hAnsi="Angsana New" w:cs="Angsana New"/>
          <w:color w:val="000000" w:themeColor="text1"/>
          <w:sz w:val="32"/>
          <w:szCs w:val="32"/>
        </w:rPr>
      </w:pPr>
      <w:r w:rsidRPr="000B2258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 3.1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ลักษณะโครงสร้างของสภาพแวดล้อมของ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Kaboom</w:t>
      </w:r>
    </w:p>
    <w:p w14:paraId="416D38CA" w14:textId="77777777" w:rsidR="00B10D01" w:rsidRDefault="00B10D01" w:rsidP="00B10D01">
      <w:pPr>
        <w:ind w:firstLine="720"/>
        <w:rPr>
          <w:rFonts w:ascii="Angsana New" w:hAnsi="Angsana New" w:cs="Angsana New"/>
          <w:color w:val="000000" w:themeColor="text1"/>
        </w:rPr>
      </w:pPr>
    </w:p>
    <w:p w14:paraId="1628738E" w14:textId="77777777" w:rsidR="00B10D01" w:rsidRPr="00197409" w:rsidRDefault="00B10D01" w:rsidP="00B10D01">
      <w:pPr>
        <w:ind w:firstLine="720"/>
        <w:rPr>
          <w:rFonts w:ascii="Angsana New" w:hAnsi="Angsana New" w:cs="Angsana New"/>
          <w:color w:val="000000" w:themeColor="text1"/>
          <w:cs/>
        </w:rPr>
      </w:pP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3.2.2 คัดกรองการกระทำให้เหลือที่ต้องการตามสภาพแวดล้อม</w:t>
      </w:r>
    </w:p>
    <w:p w14:paraId="28E5BDB8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lastRenderedPageBreak/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มื่อทำการสร้างสภาพแวดล้อมจะได้จำนวนการกระทำทั้งหมดจำนวน 8 แบบ ได้แก่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ึ้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ล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ซ้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ขวา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utton, Select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null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้องการเลือกบางการกระทำที่เหมาะสมกับสภาพแวดล้อมที่กำหนด โดย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Kaboom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ช้ปุ่มทั้งหมด 3 ปุ่ม ได้แก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้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วา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Button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ึงได้สร้างไฟล์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iscretizer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.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y</w:t>
      </w:r>
      <w:proofErr w:type="spellEnd"/>
      <w:r>
        <w:rPr>
          <w:rFonts w:ascii="Angsana New" w:hAnsi="Angsana New" w:cs="Angsana New"/>
          <w:color w:val="000000" w:themeColor="text1"/>
          <w:sz w:val="32"/>
          <w:szCs w:val="32"/>
        </w:rPr>
        <w:t>[12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การคัดเลือกการกระทำที่ต้องการ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10ABF8FD" w14:textId="77777777" w:rsidR="00B10D01" w:rsidRPr="007B1C87" w:rsidRDefault="00B10D01" w:rsidP="00B10D01">
      <w:pPr>
        <w:jc w:val="center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noProof/>
        </w:rPr>
        <w:drawing>
          <wp:inline distT="0" distB="0" distL="0" distR="0" wp14:anchorId="160932D4" wp14:editId="79EFBA51">
            <wp:extent cx="2600325" cy="3097203"/>
            <wp:effectExtent l="0" t="0" r="0" b="8255"/>
            <wp:docPr id="10" name="Picture 1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9070" cy="3119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7BBDC7" w14:textId="77777777" w:rsidR="00B10D01" w:rsidRPr="007B1C87" w:rsidRDefault="00B10D01" w:rsidP="00B10D01">
      <w:pPr>
        <w:keepNext/>
        <w:jc w:val="center"/>
      </w:pPr>
    </w:p>
    <w:p w14:paraId="162C5A28" w14:textId="77777777" w:rsidR="00B10D01" w:rsidRPr="007B1C87" w:rsidRDefault="00B10D01" w:rsidP="00B10D01">
      <w:pPr>
        <w:pStyle w:val="Caption"/>
        <w:jc w:val="center"/>
        <w:rPr>
          <w:rFonts w:asciiTheme="majorBidi" w:eastAsiaTheme="majorEastAsia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  <w:t xml:space="preserve">รูปที่ 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3.2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 โครงสร้างของ </w:t>
      </w:r>
      <w:proofErr w:type="spellStart"/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ActionWrapper</w:t>
      </w:r>
      <w:proofErr w:type="spellEnd"/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และ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iscretizer.py</w:t>
      </w:r>
    </w:p>
    <w:p w14:paraId="3E8B625C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ได้ทำการเปลี่ยนการกระทำให้เหลือเพียงสามแบบซึ่งเปลี่ยนการกระทำในสภาพแวดล้อมดังตารางที่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321EDB2E" w14:textId="77777777" w:rsidTr="00A47AC2">
        <w:tc>
          <w:tcPr>
            <w:tcW w:w="4145" w:type="dxa"/>
          </w:tcPr>
          <w:p w14:paraId="0449353F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bookmarkStart w:id="29" w:name="_Hlk25687374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078C72D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01F2E90C" w14:textId="77777777" w:rsidTr="00A47AC2">
        <w:tc>
          <w:tcPr>
            <w:tcW w:w="4145" w:type="dxa"/>
          </w:tcPr>
          <w:p w14:paraId="64CB403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646B42E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 (210, 160, 3)</w:t>
            </w:r>
          </w:p>
        </w:tc>
      </w:tr>
      <w:tr w:rsidR="00B10D01" w:rsidRPr="007B1C87" w14:paraId="2641DE33" w14:textId="77777777" w:rsidTr="00A47AC2">
        <w:tc>
          <w:tcPr>
            <w:tcW w:w="4145" w:type="dxa"/>
          </w:tcPr>
          <w:p w14:paraId="5EE32343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4ACC9A22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Discrete (8)</w:t>
            </w:r>
          </w:p>
        </w:tc>
      </w:tr>
    </w:tbl>
    <w:bookmarkEnd w:id="29"/>
    <w:p w14:paraId="47F607D2" w14:textId="77777777" w:rsidR="00B10D01" w:rsidRPr="007B1C87" w:rsidRDefault="00B10D01" w:rsidP="00B10D01">
      <w:pPr>
        <w:jc w:val="center"/>
        <w:rPr>
          <w:rFonts w:ascii="Angsana New" w:eastAsiaTheme="majorEastAsia" w:hAnsi="Angsana New" w:cs="Angsana New"/>
          <w:color w:val="000000" w:themeColor="text1"/>
          <w:sz w:val="32"/>
          <w:szCs w:val="32"/>
          <w:cs/>
        </w:rPr>
      </w:pPr>
      <w:r w:rsidRPr="000B2258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 3.2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ครงสร้างของสภาพแวดล้อมหลังจากทำการแยกการกระทำที่ต้องการ</w:t>
      </w:r>
    </w:p>
    <w:p w14:paraId="4496CD18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  <w:r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ab/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3.2.3 ปรับขนาดภาพสำหรับการเป็นค่านำเข้าของโครงข่ายคอนโวลูชัน</w:t>
      </w:r>
    </w:p>
    <w:p w14:paraId="6846E855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หลังจากคัดกรองการกระทำที่ต้องการแล้ว ต้องทำการปรับภาพสำหรับการเป็นข้อมูลสำหรับโครงข่ายแบบคอนโวลูชัน โดยที่ค่านำเข้าคือภาพภายในเกมที่ทำการปรับขนาด และทำให้เป็นส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ayscal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ค่าส่งออกคือ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องการกระทำทั้งหมด 3 แบบที่ได้คัดกรองไว้</w:t>
      </w:r>
    </w:p>
    <w:p w14:paraId="034C0430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แปลงค่าตาม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ฤษฏี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เกี่ยวข้องจะลดขนาดของแต่ละภาพขนาด 84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x84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ิกเซล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จำนว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4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ฟรมมาต่อกันเพื่อให้ได้ค่ารับเข้าสำหรับโครงข่ายคอนโว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ลู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ดยที่เฟรมแรกคือ เฟรมภาพปัจจุบันและอีกสามเฟรมคือเฟรมก่อนเฟรมปัจจุบันตามลำดับ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3]</w:t>
      </w:r>
    </w:p>
    <w:p w14:paraId="164949DB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4A314AE" w14:textId="77777777" w:rsidR="00B10D01" w:rsidRPr="007B1C87" w:rsidRDefault="00B10D01" w:rsidP="00B10D01">
      <w:pPr>
        <w:keepNext/>
        <w:ind w:firstLine="720"/>
        <w:jc w:val="center"/>
      </w:pPr>
      <w:r w:rsidRPr="007B1C87">
        <w:rPr>
          <w:noProof/>
        </w:rPr>
        <w:drawing>
          <wp:inline distT="0" distB="0" distL="0" distR="0" wp14:anchorId="7CCBA451" wp14:editId="2B6BB109">
            <wp:extent cx="4980310" cy="3629025"/>
            <wp:effectExtent l="0" t="0" r="0" b="0"/>
            <wp:docPr id="12" name="Picture 1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1372" cy="36589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5D1194" w14:textId="77777777" w:rsidR="00B10D01" w:rsidRPr="000B2258" w:rsidRDefault="00B10D01" w:rsidP="00B10D01">
      <w:pPr>
        <w:pStyle w:val="Caption"/>
        <w:jc w:val="center"/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3.3</w:t>
      </w:r>
      <w:r w:rsidRPr="000B2258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โครงสร้างของสภาพแวดล้อมและ</w:t>
      </w:r>
      <w:r w:rsidRPr="000B2258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Gym_Wrapper.py</w:t>
      </w:r>
    </w:p>
    <w:p w14:paraId="407847B6" w14:textId="77777777" w:rsidR="00B10D01" w:rsidRDefault="00B10D01" w:rsidP="00B10D01">
      <w:pPr>
        <w:ind w:left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จะได้โครงสร้างที่พร้อมนำไปใช้กับโครงข่ายคอนโวลูชันดังตารางที่ 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3</w:t>
      </w:r>
    </w:p>
    <w:p w14:paraId="6163EF00" w14:textId="77777777" w:rsidR="00B10D01" w:rsidRPr="007B1C87" w:rsidRDefault="00B10D01" w:rsidP="00B10D01">
      <w:pPr>
        <w:ind w:left="720"/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22B82556" w14:textId="77777777" w:rsidTr="00A47AC2">
        <w:tc>
          <w:tcPr>
            <w:tcW w:w="4145" w:type="dxa"/>
          </w:tcPr>
          <w:p w14:paraId="51D4C3B1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6A643E55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21259284" w14:textId="77777777" w:rsidTr="00A47AC2">
        <w:tc>
          <w:tcPr>
            <w:tcW w:w="4145" w:type="dxa"/>
          </w:tcPr>
          <w:p w14:paraId="0D7D21A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148082C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(</w:t>
            </w:r>
            <w:proofErr w:type="gramEnd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4</w:t>
            </w: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, 84, 84)</w:t>
            </w:r>
          </w:p>
        </w:tc>
      </w:tr>
      <w:tr w:rsidR="00B10D01" w:rsidRPr="007B1C87" w14:paraId="7D0DA7F9" w14:textId="77777777" w:rsidTr="00A47AC2">
        <w:tc>
          <w:tcPr>
            <w:tcW w:w="4145" w:type="dxa"/>
          </w:tcPr>
          <w:p w14:paraId="3972885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79E5B99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Discrete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8)</w:t>
            </w:r>
          </w:p>
        </w:tc>
      </w:tr>
    </w:tbl>
    <w:p w14:paraId="0FF1FEA9" w14:textId="77777777" w:rsidR="00B10D01" w:rsidRPr="007B1C87" w:rsidRDefault="00B10D01" w:rsidP="00B10D01">
      <w:pPr>
        <w:jc w:val="center"/>
        <w:rPr>
          <w:rFonts w:ascii="Angsana New" w:hAnsi="Angsana New" w:cs="Angsana New"/>
          <w:color w:val="000000" w:themeColor="text1"/>
          <w:sz w:val="28"/>
          <w:szCs w:val="28"/>
          <w:cs/>
        </w:rPr>
      </w:pPr>
      <w:r w:rsidRPr="007B1C87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 xml:space="preserve">ตารางที่ </w:t>
      </w:r>
      <w:r>
        <w:rPr>
          <w:rFonts w:ascii="Angsana New" w:hAnsi="Angsana New" w:cs="Angsana New" w:hint="cs"/>
          <w:color w:val="000000" w:themeColor="text1"/>
          <w:sz w:val="28"/>
          <w:szCs w:val="28"/>
          <w:cs/>
        </w:rPr>
        <w:t>3.3</w:t>
      </w:r>
      <w:r w:rsidRPr="007B1C87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 xml:space="preserve">  โครงสร้างของสภาพแวดล้อมหลังจากการปรับ </w:t>
      </w:r>
      <w:r w:rsidRPr="007B1C87">
        <w:rPr>
          <w:rFonts w:ascii="Angsana New" w:hAnsi="Angsana New" w:cs="Angsana New"/>
          <w:color w:val="000000" w:themeColor="text1"/>
          <w:sz w:val="28"/>
          <w:szCs w:val="28"/>
        </w:rPr>
        <w:t xml:space="preserve">Observation </w:t>
      </w:r>
      <w:r w:rsidRPr="007B1C87">
        <w:rPr>
          <w:rFonts w:ascii="Angsana New" w:hAnsi="Angsana New" w:cs="Angsana New" w:hint="cs"/>
          <w:color w:val="000000" w:themeColor="text1"/>
          <w:sz w:val="28"/>
          <w:szCs w:val="28"/>
          <w:cs/>
        </w:rPr>
        <w:t>สำหรับโครงข่ายคอนโวลูชัน</w:t>
      </w:r>
    </w:p>
    <w:p w14:paraId="51C34EF8" w14:textId="77777777" w:rsidR="00B10D01" w:rsidRPr="007B1C87" w:rsidRDefault="00B10D01" w:rsidP="00B10D01">
      <w:pPr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</w:p>
    <w:p w14:paraId="4CB95510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lastRenderedPageBreak/>
        <w:t xml:space="preserve">โดยที่การเตรียมค่าเพื่อที่จะให้กับโครงข่ายแบบคอนโวลูชัน จะมีไฟล์ที่ชื่อ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Gym_Wrappers.py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มีคลาสที่ประกอบไปด้วย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rocressFrame84,</w:t>
      </w:r>
      <w:r w:rsidRPr="007B1C87"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hannelsFirstImageShap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FrameStack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lippedRewardsWrapper</w:t>
      </w:r>
      <w:proofErr w:type="spellEnd"/>
    </w:p>
    <w:p w14:paraId="7D011FE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reprocessFrame84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คลาสที่แปลงขนาด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Spac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ภาพดังเดิมของสภาพแวดล้อมที่มีขนา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Box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210, 160, 3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) กลายเป็น ขนา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ox(84, 84, 1)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ทำการปรับขนาดและทำภาพให้เป็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ayscal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นำไปใช้ในการเก็บเป็นกลุ่มของภาพต่อไป</w:t>
      </w:r>
    </w:p>
    <w:p w14:paraId="2F31B9A2" w14:textId="77777777" w:rsidR="00B10D01" w:rsidRPr="001142A5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hannelsFirstImageShap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คลาสที่การจัดลำดับภาพที่ได้มาโดยให้ภาพที่ได้มาล่าสุดเป็นภาพแรกของการซ้อนภาพสำหรับการทำเป็นค่านำเข้าของโครงข่ายคอนโวลูชัน</w:t>
      </w:r>
    </w:p>
    <w:p w14:paraId="21AB5817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ckFram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คลาสที่ทำการซ้อนภาพจำนวน 4 ภาพเพื่อที่ทำการนำมาเป็นค่านำเข้าของโครงข่ายคอนโวลูชัน โดยมี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LazyFram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ช่วยให้การจัดเก็บเกิดขึ้นภายในครั้งเดียวเพื่อประหยัดทรัพยากร</w:t>
      </w:r>
    </w:p>
    <w:p w14:paraId="455F34D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lippedRewardsWrapper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ป็นการปรับค่ารางวัลที่จะได้จากสภาพแวดล้อมเป็น 1 เมื่อได้รับรางวัลทางบวก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ositive Reward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คือสามารถรับลูกระเบิดที่หล่นลงมา และ -1 เมื่อได้รางวัลทางลบ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Negative Reward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 0 เมื่อไม่มีอะไรเกิดขึ้น</w:t>
      </w:r>
    </w:p>
    <w:p w14:paraId="707ABE58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มื่อผ่านคลาสทั้งหมดที่กล่าวมาจะได้สภาพแวดล้อมที่นำไปใช้กับโครงสร้างคอนโวลูชันต่อไป</w:t>
      </w:r>
    </w:p>
    <w:p w14:paraId="2FE5368C" w14:textId="77777777" w:rsidR="00B10D01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76A6703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ัล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กอรึทึมที่นำมาใช้นั้นมีชื่อว่า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[14][15]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เป็นอัลกอริทึมที่พัฒนามาจาก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Deep Q Network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นื่องจากเมื่อมีการทำมากขึ้น อัตราการค้นหาวิธีใหม่ขอ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ะน้อยลง และจะเลือกใช้วิธีที่ดีที่สุดของค่า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จัดเก็บไว้ ซึ่งอาจจะไม่ใช่วิธีที่ดีที่สุด</w:t>
      </w:r>
    </w:p>
    <w:p w14:paraId="17FEA2E0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ทำการแบ่งโครงข่ายเป็นสองส่วน ส่วนแรกเป็นส่วนที่ใช้สำหรับเลือกการกระทำ และอีกหนึ่งส่วนเป็นส่วนของการคำนวณ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ลู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ฟังก์ชันจากการกระทำที่ได้เลือกไว้และนำทั้งสองโครงข่ายมารวมกันโดยนำค่าน้ำหนักของโครงข่ายของการกระทำ ไปยังโครงข่ายที่ใช้สำหรับการคำนวณ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Q-Value</w:t>
      </w:r>
    </w:p>
    <w:p w14:paraId="1EBB3B7A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FE57178" w14:textId="77777777" w:rsidR="00B10D01" w:rsidRDefault="00B10D01" w:rsidP="00B10D01">
      <w:pPr>
        <w:keepNext/>
        <w:ind w:firstLine="720"/>
      </w:pPr>
      <w:r>
        <w:rPr>
          <w:noProof/>
        </w:rPr>
        <w:drawing>
          <wp:inline distT="0" distB="0" distL="0" distR="0" wp14:anchorId="5D73789D" wp14:editId="31E710C7">
            <wp:extent cx="4486275" cy="1587019"/>
            <wp:effectExtent l="0" t="0" r="0" b="0"/>
            <wp:docPr id="13" name="Picture 13" descr="A screen 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5514" cy="15902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3EBA45" w14:textId="77777777" w:rsidR="00B10D01" w:rsidRPr="000B2258" w:rsidRDefault="00B10D01" w:rsidP="00B10D01">
      <w:pPr>
        <w:pStyle w:val="Caption"/>
        <w:jc w:val="center"/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3.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</w:rPr>
        <w:t>4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โครงสร้างของโครงข่าย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ouble Deep Q Network</w:t>
      </w:r>
    </w:p>
    <w:p w14:paraId="6673F1DA" w14:textId="77777777" w:rsidR="00B10D01" w:rsidRPr="007B1C87" w:rsidRDefault="00B10D01" w:rsidP="00B10D01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1687F39" w14:textId="77777777" w:rsidR="00B10D01" w:rsidRPr="007B1C87" w:rsidRDefault="00B10D01" w:rsidP="00B10D01">
      <w:pPr>
        <w:pStyle w:val="Heading1"/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30" w:name="_Toc26138097"/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บทที่ 4</w:t>
      </w: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t>ผลการทดลองเบื้องต้น</w:t>
      </w:r>
      <w:bookmarkEnd w:id="30"/>
    </w:p>
    <w:p w14:paraId="00E58899" w14:textId="77777777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  <w:t xml:space="preserve">จากที่ผู้จัดทำได้ไปศึกษา ค้นคว้า และลองทำการทดลองมา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โดย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ทำการทดลองโดยใช้เกม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Kaboom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ของเครื่องเกง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Atari 2600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เป็นเครื่องเกมสมัยก่อน รางวัลที่ให้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มีด้วยกัน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3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รูปแบบ คือ -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ที่เมื่อเวลาที่สามารถรับระเบิดได้นั้น ก็จะได้รับรางวัลเป็น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คะแนน แต่ถ้าหากว่ารับระเบิดไม่ได้นั้นรางวัลที่ได้ก็จะเป็น -</w:t>
      </w:r>
      <w:r w:rsidRPr="007B1C87">
        <w:rPr>
          <w:rFonts w:ascii="Angsana New" w:hAnsi="Angsana New" w:cs="Angsana New"/>
          <w:color w:val="000000"/>
          <w:sz w:val="32"/>
          <w:szCs w:val="32"/>
        </w:rPr>
        <w:t>1</w:t>
      </w:r>
    </w:p>
    <w:p w14:paraId="00B615BA" w14:textId="5B9087E0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ในการทดลองนี้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ได้ใช้อัลกอริทึม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>DDQN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(</w:t>
      </w:r>
      <w:r>
        <w:rPr>
          <w:rFonts w:ascii="Angsana New" w:hAnsi="Angsana New" w:cs="Angsana New"/>
          <w:color w:val="000000"/>
          <w:sz w:val="32"/>
          <w:szCs w:val="32"/>
        </w:rPr>
        <w:t>Double Deep Q Network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)</w:t>
      </w:r>
      <w:r>
        <w:rPr>
          <w:rFonts w:ascii="Angsana New" w:hAnsi="Angsana New" w:cs="Angsana New"/>
          <w:color w:val="000000"/>
          <w:sz w:val="32"/>
          <w:szCs w:val="32"/>
        </w:rPr>
        <w:t>[14][15]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โดย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มี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B</w:t>
      </w:r>
      <w:proofErr w:type="spellStart"/>
      <w:r w:rsidRPr="007B1C87">
        <w:rPr>
          <w:rFonts w:ascii="Angsana New" w:hAnsi="Angsana New" w:cs="Angsana New"/>
          <w:color w:val="000000"/>
          <w:sz w:val="32"/>
          <w:szCs w:val="32"/>
        </w:rPr>
        <w:t>atch</w:t>
      </w:r>
      <w:proofErr w:type="spellEnd"/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 size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ขนาด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32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โดยที่เราจะให้มีการ</w:t>
      </w:r>
      <w:bookmarkStart w:id="31" w:name="_GoBack"/>
      <w:r>
        <w:rPr>
          <w:rFonts w:ascii="Angsana New" w:hAnsi="Angsana New" w:cs="Angsana New" w:hint="cs"/>
          <w:color w:val="000000"/>
          <w:sz w:val="32"/>
          <w:szCs w:val="32"/>
          <w:cs/>
        </w:rPr>
        <w:t>ฝึก</w:t>
      </w:r>
      <w:bookmarkEnd w:id="31"/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รวมกับการสุ่มการกระทำ เพื่อที่จะนำข้อมูลจากที่สุ่มการกระทำไปทำการ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ฝึกสอน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กำหนดไว้ทั้งหมดคือ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5,000,000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ที่จะแบ่งเป็นเป็นการสุ่มการกระทำ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0.1%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หรือก็คือ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50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,000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ารกระทำ</w:t>
      </w:r>
    </w:p>
    <w:p w14:paraId="646C2044" w14:textId="39B5F014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ในการทดลองนี้ได้กำหนดเกม 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Kaboom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จากเครื่อง 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Atari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2600 มาทำการทดสอบ โดย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ผู้จัดทำ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้องทำการสร้างสภาพแวดล้อมให้กับ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พื่อที่จะ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สามารถทำการเล่นเกมได้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หลังจากที่สร้างสภาพแวดล้อมเสร็จ ระบบจะนำสภาพแวดล้อมที่สร้างไปให้เอเจน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/>
          <w:sz w:val="32"/>
          <w:szCs w:val="32"/>
          <w:cs/>
        </w:rPr>
        <w:t>ทำการเรียนรู้ผ่านโครงสร้างของการเรียนรู้แบบเสริมกำลังที่มีโครงข่ายประสาทแบบคอนโวลูชัน โดยในการกระทำชุดแรกจะเป็นการสุ่มการกระทำจำนวนตามที่กำหนด ก็จะนำข้อมูลที่ได้ไปใช้ใน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หลังจากทำการเรียนรู้สำเร็จจะแสดงข้อมูลออกมาในรูปแบบกราฟ และ โมเดลสำหรับการนำไปทดสอบต่อไป</w:t>
      </w:r>
    </w:p>
    <w:p w14:paraId="231EAFAD" w14:textId="33A63344" w:rsidR="00B10D01" w:rsidRPr="007B1C87" w:rsidRDefault="00B10D01" w:rsidP="00B10D01">
      <w:pPr>
        <w:pStyle w:val="Heading2"/>
        <w:rPr>
          <w:rFonts w:ascii="Angsana New" w:hAnsi="Angsana New" w:cs="Angsana New" w:hint="cs"/>
          <w:b/>
          <w:bCs/>
          <w:color w:val="000000"/>
          <w:sz w:val="36"/>
          <w:szCs w:val="36"/>
        </w:rPr>
      </w:pPr>
      <w:bookmarkStart w:id="32" w:name="_Toc26138098"/>
      <w:r w:rsidRPr="007B1C87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4.1 การฝึก</w:t>
      </w:r>
      <w:r w:rsidR="001C7821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สอน</w:t>
      </w:r>
      <w:bookmarkEnd w:id="32"/>
    </w:p>
    <w:p w14:paraId="6B463857" w14:textId="5D981CA5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noProof/>
          <w:color w:val="000000"/>
          <w:sz w:val="32"/>
          <w:szCs w:val="32"/>
        </w:rPr>
        <w:drawing>
          <wp:anchor distT="0" distB="0" distL="114300" distR="114300" simplePos="0" relativeHeight="251668480" behindDoc="0" locked="0" layoutInCell="1" allowOverlap="1" wp14:anchorId="7E4785D6" wp14:editId="18E65B28">
            <wp:simplePos x="0" y="0"/>
            <wp:positionH relativeFrom="column">
              <wp:posOffset>1609725</wp:posOffset>
            </wp:positionH>
            <wp:positionV relativeFrom="paragraph">
              <wp:posOffset>1163955</wp:posOffset>
            </wp:positionV>
            <wp:extent cx="2200910" cy="1781175"/>
            <wp:effectExtent l="0" t="0" r="8890" b="9525"/>
            <wp:wrapSquare wrapText="bothSides"/>
            <wp:docPr id="15" name="Picture 1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core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0091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ในการเรียนรู้แบบเสริมกำลัง จะประเมินความถูกต้องของโมเดลที่นำมา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ด้วยวิธีการให้ทดสอบกับตัว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โดยคะแนนที่เรานำมาทำการสร้างกราฟนั้นเราจะใช้คะแนนเฉลี่ยทุก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ๆ 10 รอบของการเล่นเกม ถ้าหากว่าคะแนนที่แสดงออกมาดีขึ้น แสดงว่าโมเดลที่นำมา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ให้กับ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นั้นมีประสิทธิภาพ โดยปกติแล้วคนจะเล่นคะแนนเฉลี่ยประมาณ 10 คะแนน</w:t>
      </w:r>
    </w:p>
    <w:p w14:paraId="7FEC6028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2A31D6CB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5509F1C0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798C41F1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14CAA9AC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3DDBED59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392D3C36" w14:textId="77777777" w:rsidR="00B10D01" w:rsidRDefault="00B10D01" w:rsidP="00B10D01">
      <w:pPr>
        <w:pStyle w:val="NormalWeb"/>
        <w:spacing w:before="0" w:beforeAutospacing="0" w:after="0" w:afterAutospacing="0"/>
        <w:jc w:val="center"/>
        <w:rPr>
          <w:rFonts w:asciiTheme="majorBidi" w:hAnsiTheme="majorBidi" w:cstheme="majorBidi"/>
          <w:b/>
          <w:bCs/>
          <w:sz w:val="32"/>
          <w:szCs w:val="32"/>
        </w:rPr>
      </w:pPr>
    </w:p>
    <w:p w14:paraId="176BA508" w14:textId="6973D39D" w:rsidR="00B10D01" w:rsidRPr="007B1C87" w:rsidRDefault="00B10D01" w:rsidP="00B10D01">
      <w:pPr>
        <w:pStyle w:val="NormalWeb"/>
        <w:spacing w:before="0" w:beforeAutospacing="0" w:after="0" w:afterAutospacing="0"/>
        <w:jc w:val="center"/>
        <w:rPr>
          <w:rFonts w:ascii="Angsana New" w:hAnsi="Angsana New" w:cs="Angsana New"/>
          <w:color w:val="000000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รูปที่ </w:t>
      </w: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4.1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ะแนนที่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</w:p>
    <w:p w14:paraId="17A6ED57" w14:textId="28B051F4" w:rsidR="00B10D01" w:rsidRPr="00A52962" w:rsidRDefault="00B10D01" w:rsidP="00B10D01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 w:hint="cs"/>
          <w:noProof/>
          <w:color w:val="000000"/>
          <w:sz w:val="32"/>
          <w:szCs w:val="32"/>
        </w:rPr>
        <w:lastRenderedPageBreak/>
        <w:drawing>
          <wp:anchor distT="0" distB="0" distL="114300" distR="114300" simplePos="0" relativeHeight="251669504" behindDoc="0" locked="0" layoutInCell="1" allowOverlap="1" wp14:anchorId="4CB60F21" wp14:editId="188C8273">
            <wp:simplePos x="0" y="0"/>
            <wp:positionH relativeFrom="column">
              <wp:posOffset>329565</wp:posOffset>
            </wp:positionH>
            <wp:positionV relativeFrom="paragraph">
              <wp:posOffset>187</wp:posOffset>
            </wp:positionV>
            <wp:extent cx="2199600" cy="1720800"/>
            <wp:effectExtent l="0" t="0" r="0" b="0"/>
            <wp:wrapSquare wrapText="bothSides"/>
            <wp:docPr id="19" name="Picture 19" descr="A screenshot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q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600" cy="1720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ngsana New" w:hAnsi="Angsana New" w:cs="Angsana New"/>
          <w:b/>
          <w:bCs/>
          <w:noProof/>
          <w:color w:val="000000"/>
          <w:sz w:val="36"/>
          <w:szCs w:val="36"/>
        </w:rPr>
        <w:drawing>
          <wp:anchor distT="0" distB="0" distL="114300" distR="114300" simplePos="0" relativeHeight="251670528" behindDoc="0" locked="0" layoutInCell="1" allowOverlap="1" wp14:anchorId="5843BD1C" wp14:editId="14455FA1">
            <wp:simplePos x="0" y="0"/>
            <wp:positionH relativeFrom="column">
              <wp:posOffset>3232336</wp:posOffset>
            </wp:positionH>
            <wp:positionV relativeFrom="paragraph">
              <wp:posOffset>299</wp:posOffset>
            </wp:positionV>
            <wp:extent cx="2199600" cy="1728000"/>
            <wp:effectExtent l="0" t="0" r="0" b="0"/>
            <wp:wrapSquare wrapText="bothSides"/>
            <wp:docPr id="20" name="Picture 2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accuracy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600" cy="1728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ngsana New" w:hAnsi="Angsana New" w:cs="Angsana New"/>
          <w:b/>
          <w:bCs/>
          <w:color w:val="000000"/>
          <w:sz w:val="36"/>
          <w:szCs w:val="36"/>
          <w:cs/>
        </w:rPr>
        <w:tab/>
      </w:r>
    </w:p>
    <w:p w14:paraId="79EBD661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678C34C8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08D1CC14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738ED28F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4930BA19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6D603E8D" w14:textId="21379FF2" w:rsidR="00B10D01" w:rsidRDefault="00B10D01" w:rsidP="00B10D01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b/>
          <w:bCs/>
          <w:color w:val="000000"/>
          <w:sz w:val="36"/>
          <w:szCs w:val="36"/>
          <w:cs/>
        </w:rPr>
        <w:tab/>
      </w:r>
      <w:r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 xml:space="preserve">   </w:t>
      </w:r>
      <w:r w:rsidRPr="00944112"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>รูปที่ 4.2</w:t>
      </w:r>
      <w:r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 xml:space="preserve">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Q-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/>
          <w:b/>
          <w:bCs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 xml:space="preserve">         รูปที่ 4.3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A</w:t>
      </w:r>
      <w:proofErr w:type="spellStart"/>
      <w:r w:rsidRPr="009D34E1">
        <w:rPr>
          <w:rFonts w:ascii="Angsana New" w:hAnsi="Angsana New" w:cs="Angsana New"/>
          <w:color w:val="000000"/>
          <w:sz w:val="32"/>
          <w:szCs w:val="32"/>
        </w:rPr>
        <w:t>ccuracy</w:t>
      </w:r>
      <w:proofErr w:type="spellEnd"/>
    </w:p>
    <w:p w14:paraId="204C8F86" w14:textId="77777777" w:rsidR="00B10D01" w:rsidRPr="00944112" w:rsidRDefault="00B10D01" w:rsidP="00B10D01"/>
    <w:p w14:paraId="342ADB87" w14:textId="77777777" w:rsidR="00B10D01" w:rsidRDefault="00B10D01" w:rsidP="00B10D01">
      <w:pPr>
        <w:jc w:val="center"/>
      </w:pPr>
      <w:r>
        <w:rPr>
          <w:noProof/>
        </w:rPr>
        <w:drawing>
          <wp:inline distT="0" distB="0" distL="0" distR="0" wp14:anchorId="6AE0F024" wp14:editId="526984CC">
            <wp:extent cx="2156400" cy="1720800"/>
            <wp:effectExtent l="0" t="0" r="3175" b="0"/>
            <wp:docPr id="21" name="Picture 21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loss.pn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6400" cy="17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48755" w14:textId="77777777" w:rsidR="00B10D01" w:rsidRPr="00944112" w:rsidRDefault="00B10D01" w:rsidP="00B10D01">
      <w:pPr>
        <w:jc w:val="center"/>
        <w:rPr>
          <w:rFonts w:ascii="Angsana New" w:hAnsi="Angsana New" w:cs="Angsana New"/>
          <w:sz w:val="32"/>
          <w:szCs w:val="32"/>
        </w:rPr>
      </w:pPr>
      <w:r w:rsidRPr="00944112">
        <w:rPr>
          <w:rFonts w:ascii="Angsana New" w:hAnsi="Angsana New" w:cs="Angsana New"/>
          <w:b/>
          <w:bCs/>
          <w:sz w:val="32"/>
          <w:szCs w:val="32"/>
          <w:cs/>
        </w:rPr>
        <w:t>รูปที่ 4.4</w:t>
      </w:r>
      <w:r w:rsidRPr="00944112">
        <w:rPr>
          <w:rFonts w:ascii="Angsana New" w:hAnsi="Angsana New" w:cs="Angsana New"/>
          <w:sz w:val="32"/>
          <w:szCs w:val="32"/>
          <w:cs/>
        </w:rPr>
        <w:t xml:space="preserve"> กราฟแสดงค่า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L</w:t>
      </w:r>
      <w:r w:rsidRPr="00944112">
        <w:rPr>
          <w:rFonts w:ascii="Angsana New" w:hAnsi="Angsana New" w:cs="Angsana New"/>
          <w:sz w:val="32"/>
          <w:szCs w:val="32"/>
          <w:cs/>
        </w:rPr>
        <w:t>oss</w:t>
      </w:r>
      <w:proofErr w:type="spellEnd"/>
    </w:p>
    <w:p w14:paraId="5938B80C" w14:textId="77777777" w:rsidR="00B10D01" w:rsidRDefault="00B10D01" w:rsidP="00B10D01"/>
    <w:p w14:paraId="6FF97B0C" w14:textId="77777777" w:rsidR="00B10D01" w:rsidRPr="009D34E1" w:rsidRDefault="00B10D01" w:rsidP="00B10D01">
      <w:pPr>
        <w:rPr>
          <w:rFonts w:ascii="Angsana New" w:hAnsi="Angsana New" w:cs="Angsana New"/>
          <w:sz w:val="32"/>
          <w:szCs w:val="32"/>
          <w:cs/>
        </w:rPr>
      </w:pPr>
      <w:r>
        <w:rPr>
          <w:cs/>
        </w:rPr>
        <w:tab/>
      </w:r>
      <w:r>
        <w:rPr>
          <w:rFonts w:ascii="Angsana New" w:hAnsi="Angsana New" w:cs="Angsana New" w:hint="cs"/>
          <w:sz w:val="32"/>
          <w:szCs w:val="32"/>
          <w:cs/>
        </w:rPr>
        <w:t xml:space="preserve">รูปภาพที่ 4.2, 4.3 และ 4.4 เป็นกราฟแสดงให้เห็นถึง ค่า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function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>, ค่าความแม่นยำ, ค่าการสูญเสีย ตามลำดับโดยที่ Q-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เป็นค่าที่ ..........???........  ถัดมาคือ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Accurency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บ่งบอกถึงความแม่นยำของข้อมูลยิ่งกราฟยิ่งมีขนาดสูงเท่าใดจะหมายถึงข้อมูล และสุดท้ายคือ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Loss</w:t>
      </w:r>
      <w:proofErr w:type="spellEnd"/>
    </w:p>
    <w:p w14:paraId="50F281A1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/>
          <w:sz w:val="36"/>
          <w:szCs w:val="36"/>
        </w:rPr>
      </w:pPr>
      <w:bookmarkStart w:id="33" w:name="_Toc26138099"/>
      <w:r w:rsidRPr="007B1C87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4.2 ประเมินผลการทดลองที่เกิดขึ้น</w:t>
      </w:r>
      <w:bookmarkEnd w:id="33"/>
    </w:p>
    <w:p w14:paraId="0263EA83" w14:textId="577FAA6A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จากผลการทดลองที่เกิดขึ้นข้างต้นได้ประสบปัญหาใน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พอถึงจุดช่วงหนึ่งเครื่องคอมพิวเตอร์ที่ใช้ในการ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ฝึก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เกิดอาการหยุดการตอบสนอง ทำให้ไม่สามารถทดลอง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ให้กับปัญญาประดิษฐ์ได้ตามที่กำหนด การกระทำที่เกิดขึ้นก่อนที่เครื่องคอมพิวเตอร์จะเกิดอาการไม่ตอบสนองคืออยู่ในช่วงการกระทำที่ 2,000,000 การกระทำ ทำให้ไม่สามารถระบุได้ชัดเจนว่า โมเดลที่ถูก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ให้ผลลัพธ์ที่ดีมากน้อยเพียงใด</w:t>
      </w:r>
    </w:p>
    <w:p w14:paraId="4E286214" w14:textId="77777777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  <w:cs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เนื่องจากเกิดข้อผิดพลาดจึงทำให้เราไม่ได้นำโมเดลที่ได้ไปทำการทดสอบดูว่าดีมากน้อยแค่ไหน เพราะเป็นโมเดลที่ไม่สมบูรณ์</w:t>
      </w:r>
    </w:p>
    <w:p w14:paraId="065C6765" w14:textId="406B77B1" w:rsidR="00B10D01" w:rsidRDefault="00B10D01" w:rsidP="00B10D01">
      <w:pPr>
        <w:rPr>
          <w:cs/>
        </w:rPr>
      </w:pPr>
    </w:p>
    <w:p w14:paraId="75DB955E" w14:textId="77777777" w:rsidR="00B10D01" w:rsidRDefault="00B10D01">
      <w:pPr>
        <w:rPr>
          <w:cs/>
        </w:rPr>
      </w:pPr>
      <w:r>
        <w:rPr>
          <w:cs/>
        </w:rPr>
        <w:br w:type="page"/>
      </w:r>
    </w:p>
    <w:p w14:paraId="7A6F1590" w14:textId="2788730B" w:rsidR="00B10D01" w:rsidRDefault="00B10D01" w:rsidP="00B10D01">
      <w:pPr>
        <w:pStyle w:val="Heading1"/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34" w:name="_Toc26138100"/>
      <w:r w:rsidRPr="007B1C87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lastRenderedPageBreak/>
        <w:t>บทที่ 5</w:t>
      </w: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t>บทสรุป</w:t>
      </w:r>
      <w:bookmarkEnd w:id="34"/>
    </w:p>
    <w:p w14:paraId="38B2403E" w14:textId="543E2037" w:rsidR="00B10D01" w:rsidRPr="00B10D01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35" w:name="_Toc26138101"/>
      <w:r w:rsidRPr="00B10D01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5.1 สรุปผลการดำเนินงาน</w:t>
      </w:r>
      <w:bookmarkEnd w:id="35"/>
    </w:p>
    <w:p w14:paraId="129B35BE" w14:textId="0AB0465F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ากการได้ทำการศึกษาเรื่องการเรียนรู้แบบเสริมกำลัง ทำให้เราทราบว่าการเรียนรู้แบบเสริมกำลังมีโครงสร้าง และมีหลักการทำงานเป็นอย่างไร ผู้จัดทำได้ใช้เวลา 2 อาทิตย์ในการทำความเข้าใจกับการเรียนรู้แบบเสริมกำลังคร่าว ๆ ทำการค้นคว้าว่าไลบรารีที่จำเป็นต้องใช้ในการทำการเรียนรู้แบบเสริมกำลัง หลังจากนั้นได้ทดลองสร้างสภาพแวดล้อมให้กับเกมที่ต้องการจะนำมาใช้กับการเรียนรู้แบบเสริมกำลัง ต่อมาได้ทำการศึกษาวิธีที่จะใช้ในการฝึกสอนให้กับปัญญาประดิษฐ์ ว่ามีวิธีใดบ้างที่จะได้ประสิทธิภาพบ้าง เราจึงได้พบว่ามีวิธีการใช้ DDQN อัลกอริทึม ที่ช่วยในการฝึกสอนให้กับปัญญาประดิษฐ์นั้นได้ผลลัพธ์ที่ดีกับเกมรูปแบบอื่น ทำให้มีความสนใจกับอัลกอริทึมนี้และนำมาทดลองใช้</w:t>
      </w:r>
    </w:p>
    <w:p w14:paraId="41AA6181" w14:textId="6E66B02D" w:rsidR="00B10D01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ิ่งที่สนใจจะศึกษากันต่อไปคือ ผู้จัดทำจะนำอัลกอริทึมอื่น ๆ ที่ใช้ในการฝึกสอนให้กับปัญญาประดิษฐ์มาเปรียบเทียบเพื่อค้นหาอัลกอริทึมที่มีความเหมาะสมกับเกมนี้มากที่สุด และทดลองนำโมเดลที่ได้จากการทดสอบไปใช้กับเกมจริง เพื่อทดสอบว่าโมเดลที่ได้รับการทดสอบมีปัญหากับการนำเกมจริงมาใช้ทดสอบเล่นหรือไม่</w:t>
      </w:r>
    </w:p>
    <w:p w14:paraId="74819226" w14:textId="5808165B" w:rsidR="00B10D01" w:rsidRPr="00B10D01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36" w:name="_Toc26138102"/>
      <w:r w:rsidRPr="00B10D01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5.2 ปัญหาและอุปสรรค</w:t>
      </w:r>
      <w:bookmarkEnd w:id="36"/>
    </w:p>
    <w:p w14:paraId="01D82F3B" w14:textId="283006F4" w:rsidR="00B10D01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นื่องจากปัญหาคอมพิวเตอร์ไม่มีการตอบสนองในระหว่างการฝึกสอนให้กับปัญญาประดิษฐ์ ทำให้ไม่สามารถทำการฝึกสอนต่อ และการเรียนรู้แบบเสริมกำลังเป็นเรื่องที่มีผู้ศึกษาไม่มากนักทำให้การสืบค้นข้อมูลในช่วงแรกเป็นไปค่อนข้างลำบาก และวิทยานิพนธ์ที่สืบค้นส่วนใหญ่เป็นเนื้อที่ใหญ่กว่าโครงงานของเราเป็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น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ย่างมาก</w:t>
      </w:r>
    </w:p>
    <w:p w14:paraId="72358F32" w14:textId="77777777" w:rsidR="00B10D01" w:rsidRDefault="00B10D01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0BC36AA0" w14:textId="77777777" w:rsidR="00B10D01" w:rsidRPr="00B10D01" w:rsidRDefault="00B10D01" w:rsidP="00B10D01">
      <w:pPr>
        <w:pStyle w:val="Heading1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37" w:name="_Toc26138103"/>
      <w:r w:rsidRPr="00B10D01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บรรณาณุกรม</w:t>
      </w:r>
      <w:bookmarkEnd w:id="37"/>
    </w:p>
    <w:p w14:paraId="62DE4088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1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Vinyals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, Oriol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Starcraft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ii: A new challenge for reinforcement learning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preprint arXiv:1708.04782 (2017).</w:t>
      </w:r>
    </w:p>
    <w:p w14:paraId="035E9B65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2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David Silver (2015), “Introduction of reinforcement learning” [PowerPoint Presentation] Advanced </w:t>
      </w:r>
      <w:proofErr w:type="gram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Topics  2015</w:t>
      </w:r>
      <w:proofErr w:type="gram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(COMPM050/COMPGI13) Reinforcement Learning</w:t>
      </w:r>
    </w:p>
    <w:p w14:paraId="5F7C1A13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3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David Silver (2015), “Markov Decision Process” [PowerPoint Presentation] Advanced </w:t>
      </w:r>
      <w:proofErr w:type="gram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Topics  2015</w:t>
      </w:r>
      <w:proofErr w:type="gram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(COMPM050/COMPGI13) Reinforcement Learning</w:t>
      </w:r>
    </w:p>
    <w:p w14:paraId="3701476F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4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>Brockman, Greg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Openai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gym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606.01540 (2016).</w:t>
      </w:r>
    </w:p>
    <w:p w14:paraId="471E42D1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5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>Nichol, Alex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Gotta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learn fast: A new benchmark for generalization in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rl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804.03720 (2018).</w:t>
      </w:r>
    </w:p>
    <w:p w14:paraId="6EF62F6E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6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, Volodymyr, et al. "Human-level control through deep reinforcement learning." Nature 518.7540 (2015): 529.</w:t>
      </w:r>
    </w:p>
    <w:p w14:paraId="75867130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[7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, Volodymyr, et al. "Playing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tari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with deep reinforcement learning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312.5602 (2013).</w:t>
      </w:r>
    </w:p>
    <w:p w14:paraId="41B143BC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8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, Volodymyr, et al. "Asynchronous methods for deep reinforcement learning." International conference on machine learning. 2016.</w:t>
      </w:r>
    </w:p>
    <w:p w14:paraId="48806288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9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 xml:space="preserve">Fujimoto, Scot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Herke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van Hoof, and David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eger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. "Addressing function approximation error in actor-critic methods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802.09477 (2018).</w:t>
      </w:r>
    </w:p>
    <w:p w14:paraId="0050D014" w14:textId="77777777" w:rsidR="00B10D01" w:rsidRPr="00B10D01" w:rsidRDefault="00B10D01" w:rsidP="00B10D01">
      <w:pPr>
        <w:widowControl w:val="0"/>
        <w:autoSpaceDE w:val="0"/>
        <w:autoSpaceDN w:val="0"/>
        <w:adjustRightInd w:val="0"/>
        <w:ind w:left="640" w:hanging="640"/>
        <w:jc w:val="thaiDistribute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begin" w:fldLock="1"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instrText xml:space="preserve">ADDIN Mendeley Bibliography CSL_BIBLIOGRAPHY </w:instrTex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separate"/>
      </w:r>
      <w:r w:rsidRPr="00B10D01">
        <w:rPr>
          <w:rFonts w:ascii="Angsana New" w:hAnsi="Angsana New" w:cs="Angsana New" w:hint="cs"/>
          <w:noProof/>
          <w:color w:val="000000" w:themeColor="text1"/>
          <w:sz w:val="32"/>
          <w:szCs w:val="32"/>
        </w:rPr>
        <w:t>[10]</w:t>
      </w:r>
      <w:r w:rsidRPr="00B10D01">
        <w:rPr>
          <w:rFonts w:ascii="Angsana New" w:hAnsi="Angsana New" w:cs="Angsana New" w:hint="cs"/>
          <w:noProof/>
          <w:color w:val="000000" w:themeColor="text1"/>
          <w:sz w:val="32"/>
          <w:szCs w:val="32"/>
        </w:rPr>
        <w:tab/>
        <w:t>Y. Duan, X. Chen, R. Houthooft, J. Schulman, and P. Abbeel, “Benchmarking deep reinforcement learning for continuous control,” in International Conference on Machine Learning, 2016, pp. 1329–1338.</w:t>
      </w:r>
    </w:p>
    <w:p w14:paraId="374B4C7C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end"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1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hyperlink r:id="rId30" w:history="1"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 xml:space="preserve">https://towardsdatascience.com/atari-reinforcement-learning-in-depth-part-1-ddqn-ceaa762a546f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  <w:cs/>
          </w:rPr>
          <w:t>เข้าถึงข้อมูลเมื่อ 28/11/2019</w:t>
        </w:r>
      </w:hyperlink>
    </w:p>
    <w:p w14:paraId="5EC1F3E2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2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hyperlink r:id="rId31" w:history="1"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 xml:space="preserve">https://github.com/openai/retro-baselines/blob/master/agents/sonic_util.py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  <w:cs/>
          </w:rPr>
          <w:t xml:space="preserve">เข้าถึงข้อมูลเมื่อ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>28/11/2019</w:t>
        </w:r>
      </w:hyperlink>
    </w:p>
    <w:p w14:paraId="51B60E3A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13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https://www.freecodecamp.org/news/an-introduction-to-deep-q-learning-lets-play-doom-54d02d8017d8/ 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เข้าถึงข้อมูลเมื่อ 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28/11/2019</w:t>
      </w:r>
    </w:p>
    <w:p w14:paraId="504C9AD7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[14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 xml:space="preserve">Van Hassel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Hado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, Arthur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Guez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, and David Silver. "Deep reinforcement learning with double q-learning." Thirtieth AAAI conference on artificial intelligence. 2016.</w:t>
      </w:r>
    </w:p>
    <w:p w14:paraId="25DD06CB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5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Hassel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Hado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V. "Double Q-learning." Advances in Neural Information Processing Systems. 2010.</w:t>
      </w:r>
    </w:p>
    <w:p w14:paraId="4AB38840" w14:textId="77777777" w:rsidR="008C4ABB" w:rsidRPr="00374030" w:rsidRDefault="008C4ABB" w:rsidP="00B10D01"/>
    <w:sectPr w:rsidR="008C4ABB" w:rsidRPr="00374030" w:rsidSect="00B10D01">
      <w:footerReference w:type="default" r:id="rId32"/>
      <w:type w:val="continuous"/>
      <w:pgSz w:w="11900" w:h="16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27758B6" w14:textId="77777777" w:rsidR="004D02E4" w:rsidRDefault="004D02E4" w:rsidP="00374030">
      <w:r>
        <w:separator/>
      </w:r>
    </w:p>
  </w:endnote>
  <w:endnote w:type="continuationSeparator" w:id="0">
    <w:p w14:paraId="130A8CBC" w14:textId="77777777" w:rsidR="004D02E4" w:rsidRDefault="004D02E4" w:rsidP="003740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ppleSystemUIFont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405739324"/>
      <w:docPartObj>
        <w:docPartGallery w:val="Page Numbers (Bottom of Page)"/>
        <w:docPartUnique/>
      </w:docPartObj>
    </w:sdtPr>
    <w:sdtContent>
      <w:p w14:paraId="76A1549A" w14:textId="3AC3FEEF" w:rsidR="00A47AC2" w:rsidRDefault="00A47AC2" w:rsidP="00A47AC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p w14:paraId="017119AA" w14:textId="77777777" w:rsidR="00A47AC2" w:rsidRDefault="00A47AC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1875571542"/>
      <w:docPartObj>
        <w:docPartGallery w:val="Page Numbers (Bottom of Page)"/>
        <w:docPartUnique/>
      </w:docPartObj>
    </w:sdtPr>
    <w:sdtContent>
      <w:p w14:paraId="4EC1C464" w14:textId="4FFB132D" w:rsidR="00A47AC2" w:rsidRDefault="00A47AC2" w:rsidP="00A47AC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I</w:t>
        </w:r>
        <w:r>
          <w:rPr>
            <w:rStyle w:val="PageNumber"/>
            <w:cs/>
          </w:rPr>
          <w:fldChar w:fldCharType="end"/>
        </w:r>
      </w:p>
    </w:sdtContent>
  </w:sdt>
  <w:p w14:paraId="0F2CDD37" w14:textId="77777777" w:rsidR="00A47AC2" w:rsidRDefault="00A47AC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125F04" w14:textId="77777777" w:rsidR="000E30B7" w:rsidRDefault="000E30B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E42E78" w14:textId="77777777" w:rsidR="000E30B7" w:rsidRDefault="000E30B7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BC9072" w14:textId="77777777" w:rsidR="000E30B7" w:rsidRDefault="000E30B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FBCEC2" w14:textId="77777777" w:rsidR="004D02E4" w:rsidRDefault="004D02E4" w:rsidP="00374030">
      <w:r>
        <w:separator/>
      </w:r>
    </w:p>
  </w:footnote>
  <w:footnote w:type="continuationSeparator" w:id="0">
    <w:p w14:paraId="6416A2F2" w14:textId="77777777" w:rsidR="004D02E4" w:rsidRDefault="004D02E4" w:rsidP="0037403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-297986782"/>
      <w:docPartObj>
        <w:docPartGallery w:val="Page Numbers (Top of Page)"/>
        <w:docPartUnique/>
      </w:docPartObj>
    </w:sdtPr>
    <w:sdtContent>
      <w:p w14:paraId="3819FB1E" w14:textId="7F579815" w:rsidR="00A47AC2" w:rsidRDefault="00A47AC2" w:rsidP="00A47AC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sdt>
    <w:sdtPr>
      <w:rPr>
        <w:rStyle w:val="PageNumber"/>
        <w:cs/>
      </w:rPr>
      <w:id w:val="-318507490"/>
      <w:docPartObj>
        <w:docPartGallery w:val="Page Numbers (Top of Page)"/>
        <w:docPartUnique/>
      </w:docPartObj>
    </w:sdtPr>
    <w:sdtContent>
      <w:p w14:paraId="4FB4689F" w14:textId="49BFE205" w:rsidR="00A47AC2" w:rsidRDefault="00A47AC2" w:rsidP="00B10D01">
        <w:pPr>
          <w:pStyle w:val="Header"/>
          <w:framePr w:wrap="none" w:vAnchor="text" w:hAnchor="margin" w:xAlign="right" w:y="1"/>
          <w:ind w:right="360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p w14:paraId="373033CC" w14:textId="77777777" w:rsidR="00A47AC2" w:rsidRDefault="00A47AC2" w:rsidP="00B10D01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1283855129"/>
      <w:docPartObj>
        <w:docPartGallery w:val="Page Numbers (Top of Page)"/>
        <w:docPartUnique/>
      </w:docPartObj>
    </w:sdtPr>
    <w:sdtContent>
      <w:p w14:paraId="152B27DC" w14:textId="1FC396A6" w:rsidR="00A47AC2" w:rsidRDefault="00A47AC2" w:rsidP="00A47AC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  <w:cs/>
          </w:rPr>
          <w:fldChar w:fldCharType="end"/>
        </w:r>
      </w:p>
    </w:sdtContent>
  </w:sdt>
  <w:p w14:paraId="1679F17D" w14:textId="77777777" w:rsidR="00A47AC2" w:rsidRDefault="00A47AC2" w:rsidP="00B10D01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44253D9" w14:textId="77777777" w:rsidR="00A47AC2" w:rsidRDefault="00A47AC2" w:rsidP="00B10D01">
    <w:pPr>
      <w:pStyle w:val="Header"/>
      <w:ind w:right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1087272680"/>
      <w:docPartObj>
        <w:docPartGallery w:val="Page Numbers (Top of Page)"/>
        <w:docPartUnique/>
      </w:docPartObj>
    </w:sdtPr>
    <w:sdtContent>
      <w:p w14:paraId="7BB1A34B" w14:textId="7D51E5E4" w:rsidR="00A47AC2" w:rsidRDefault="00A47AC2" w:rsidP="00A47AC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  <w:cs/>
          </w:rPr>
          <w:fldChar w:fldCharType="end"/>
        </w:r>
      </w:p>
    </w:sdtContent>
  </w:sdt>
  <w:p w14:paraId="2F03AF30" w14:textId="77777777" w:rsidR="00A47AC2" w:rsidRDefault="00A47AC2" w:rsidP="00B10D01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0517629"/>
    <w:multiLevelType w:val="multilevel"/>
    <w:tmpl w:val="EE3CF2D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95" w:hanging="375"/>
      </w:pPr>
      <w:rPr>
        <w:rFonts w:hint="default"/>
        <w:lang w:bidi="th-TH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4030"/>
    <w:rsid w:val="000E30B7"/>
    <w:rsid w:val="001C7821"/>
    <w:rsid w:val="00237E73"/>
    <w:rsid w:val="002E394E"/>
    <w:rsid w:val="00374030"/>
    <w:rsid w:val="004D02E4"/>
    <w:rsid w:val="005514EB"/>
    <w:rsid w:val="008C4ABB"/>
    <w:rsid w:val="00A47AC2"/>
    <w:rsid w:val="00A6122C"/>
    <w:rsid w:val="00B10D01"/>
    <w:rsid w:val="00DA5707"/>
    <w:rsid w:val="00EE462D"/>
    <w:rsid w:val="00F80F20"/>
    <w:rsid w:val="00FE2D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12D72C"/>
  <w15:chartTrackingRefBased/>
  <w15:docId w15:val="{0621CB46-7DEB-554B-9304-BD0841CF7F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4030"/>
  </w:style>
  <w:style w:type="paragraph" w:styleId="Heading1">
    <w:name w:val="heading 1"/>
    <w:basedOn w:val="Normal"/>
    <w:next w:val="Normal"/>
    <w:link w:val="Heading1Char"/>
    <w:uiPriority w:val="9"/>
    <w:qFormat/>
    <w:rsid w:val="00B10D0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0D0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D0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10D0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10D0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74030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paragraph" w:styleId="ListParagraph">
    <w:name w:val="List Paragraph"/>
    <w:basedOn w:val="Normal"/>
    <w:uiPriority w:val="34"/>
    <w:qFormat/>
    <w:rsid w:val="0037403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7403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74030"/>
  </w:style>
  <w:style w:type="paragraph" w:styleId="Footer">
    <w:name w:val="footer"/>
    <w:basedOn w:val="Normal"/>
    <w:link w:val="FooterChar"/>
    <w:uiPriority w:val="99"/>
    <w:unhideWhenUsed/>
    <w:rsid w:val="0037403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4030"/>
  </w:style>
  <w:style w:type="character" w:styleId="PageNumber">
    <w:name w:val="page number"/>
    <w:basedOn w:val="DefaultParagraphFont"/>
    <w:uiPriority w:val="99"/>
    <w:semiHidden/>
    <w:unhideWhenUsed/>
    <w:rsid w:val="00374030"/>
  </w:style>
  <w:style w:type="paragraph" w:styleId="BalloonText">
    <w:name w:val="Balloon Text"/>
    <w:basedOn w:val="Normal"/>
    <w:link w:val="BalloonTextChar"/>
    <w:uiPriority w:val="99"/>
    <w:semiHidden/>
    <w:unhideWhenUsed/>
    <w:rsid w:val="00B10D01"/>
    <w:rPr>
      <w:rFonts w:ascii="Times New Roman" w:hAnsi="Times New Roman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0D01"/>
    <w:rPr>
      <w:rFonts w:ascii="Times New Roman" w:hAnsi="Times New Roman" w:cs="Angsana New"/>
      <w:sz w:val="18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B10D01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10D01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TOC1">
    <w:name w:val="toc 1"/>
    <w:basedOn w:val="Normal"/>
    <w:next w:val="Normal"/>
    <w:autoRedefine/>
    <w:uiPriority w:val="39"/>
    <w:unhideWhenUsed/>
    <w:rsid w:val="00A47AC2"/>
    <w:pPr>
      <w:spacing w:before="240" w:after="120"/>
    </w:pPr>
    <w:rPr>
      <w:rFonts w:cstheme="majorBidi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B10D01"/>
    <w:pPr>
      <w:spacing w:before="120"/>
      <w:ind w:left="240"/>
    </w:pPr>
    <w:rPr>
      <w:rFonts w:cstheme="majorBidi"/>
      <w:i/>
      <w:iCs/>
      <w:sz w:val="20"/>
      <w:szCs w:val="23"/>
    </w:rPr>
  </w:style>
  <w:style w:type="paragraph" w:styleId="TOC3">
    <w:name w:val="toc 3"/>
    <w:basedOn w:val="Normal"/>
    <w:next w:val="Normal"/>
    <w:autoRedefine/>
    <w:uiPriority w:val="39"/>
    <w:unhideWhenUsed/>
    <w:rsid w:val="00B10D01"/>
    <w:pPr>
      <w:ind w:left="480"/>
    </w:pPr>
    <w:rPr>
      <w:rFonts w:cstheme="majorBidi"/>
      <w:sz w:val="20"/>
      <w:szCs w:val="23"/>
    </w:rPr>
  </w:style>
  <w:style w:type="paragraph" w:styleId="TOC4">
    <w:name w:val="toc 4"/>
    <w:basedOn w:val="Normal"/>
    <w:next w:val="Normal"/>
    <w:autoRedefine/>
    <w:uiPriority w:val="39"/>
    <w:unhideWhenUsed/>
    <w:rsid w:val="00B10D01"/>
    <w:pPr>
      <w:ind w:left="720"/>
    </w:pPr>
    <w:rPr>
      <w:rFonts w:cstheme="majorBidi"/>
      <w:sz w:val="20"/>
      <w:szCs w:val="23"/>
    </w:rPr>
  </w:style>
  <w:style w:type="paragraph" w:styleId="TOC5">
    <w:name w:val="toc 5"/>
    <w:basedOn w:val="Normal"/>
    <w:next w:val="Normal"/>
    <w:autoRedefine/>
    <w:uiPriority w:val="39"/>
    <w:unhideWhenUsed/>
    <w:rsid w:val="00B10D01"/>
    <w:pPr>
      <w:ind w:left="960"/>
    </w:pPr>
    <w:rPr>
      <w:rFonts w:cstheme="majorBidi"/>
      <w:sz w:val="20"/>
      <w:szCs w:val="23"/>
    </w:rPr>
  </w:style>
  <w:style w:type="paragraph" w:styleId="TOC6">
    <w:name w:val="toc 6"/>
    <w:basedOn w:val="Normal"/>
    <w:next w:val="Normal"/>
    <w:autoRedefine/>
    <w:uiPriority w:val="39"/>
    <w:unhideWhenUsed/>
    <w:rsid w:val="00B10D01"/>
    <w:pPr>
      <w:ind w:left="1200"/>
    </w:pPr>
    <w:rPr>
      <w:rFonts w:cstheme="majorBidi"/>
      <w:sz w:val="20"/>
      <w:szCs w:val="23"/>
    </w:rPr>
  </w:style>
  <w:style w:type="paragraph" w:styleId="TOC7">
    <w:name w:val="toc 7"/>
    <w:basedOn w:val="Normal"/>
    <w:next w:val="Normal"/>
    <w:autoRedefine/>
    <w:uiPriority w:val="39"/>
    <w:unhideWhenUsed/>
    <w:rsid w:val="00B10D01"/>
    <w:pPr>
      <w:ind w:left="1440"/>
    </w:pPr>
    <w:rPr>
      <w:rFonts w:cstheme="majorBidi"/>
      <w:sz w:val="20"/>
      <w:szCs w:val="23"/>
    </w:rPr>
  </w:style>
  <w:style w:type="paragraph" w:styleId="TOC8">
    <w:name w:val="toc 8"/>
    <w:basedOn w:val="Normal"/>
    <w:next w:val="Normal"/>
    <w:autoRedefine/>
    <w:uiPriority w:val="39"/>
    <w:unhideWhenUsed/>
    <w:rsid w:val="00B10D01"/>
    <w:pPr>
      <w:ind w:left="1680"/>
    </w:pPr>
    <w:rPr>
      <w:rFonts w:cstheme="majorBidi"/>
      <w:sz w:val="20"/>
      <w:szCs w:val="23"/>
    </w:rPr>
  </w:style>
  <w:style w:type="paragraph" w:styleId="TOC9">
    <w:name w:val="toc 9"/>
    <w:basedOn w:val="Normal"/>
    <w:next w:val="Normal"/>
    <w:autoRedefine/>
    <w:uiPriority w:val="39"/>
    <w:unhideWhenUsed/>
    <w:rsid w:val="00B10D01"/>
    <w:pPr>
      <w:ind w:left="1920"/>
    </w:pPr>
    <w:rPr>
      <w:rFonts w:cstheme="majorBidi"/>
      <w:sz w:val="20"/>
      <w:szCs w:val="23"/>
    </w:rPr>
  </w:style>
  <w:style w:type="character" w:styleId="Hyperlink">
    <w:name w:val="Hyperlink"/>
    <w:basedOn w:val="DefaultParagraphFont"/>
    <w:uiPriority w:val="99"/>
    <w:unhideWhenUsed/>
    <w:rsid w:val="00B10D01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10D0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B10D0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B10D01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Caption">
    <w:name w:val="caption"/>
    <w:basedOn w:val="Normal"/>
    <w:next w:val="Normal"/>
    <w:uiPriority w:val="35"/>
    <w:unhideWhenUsed/>
    <w:qFormat/>
    <w:rsid w:val="00B10D01"/>
    <w:pPr>
      <w:spacing w:after="200"/>
    </w:pPr>
    <w:rPr>
      <w:i/>
      <w:iCs/>
      <w:color w:val="44546A" w:themeColor="text2"/>
      <w:sz w:val="18"/>
      <w:szCs w:val="22"/>
    </w:rPr>
  </w:style>
  <w:style w:type="table" w:styleId="TableGrid">
    <w:name w:val="Table Grid"/>
    <w:basedOn w:val="TableNormal"/>
    <w:uiPriority w:val="39"/>
    <w:rsid w:val="00B10D0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B10D0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4.xml"/><Relationship Id="rId18" Type="http://schemas.openxmlformats.org/officeDocument/2006/relationships/image" Target="media/image3.png"/><Relationship Id="rId26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2.png"/><Relationship Id="rId25" Type="http://schemas.openxmlformats.org/officeDocument/2006/relationships/image" Target="media/image10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.png"/><Relationship Id="rId20" Type="http://schemas.openxmlformats.org/officeDocument/2006/relationships/image" Target="media/image5.png"/><Relationship Id="rId29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image" Target="media/image9.png"/><Relationship Id="rId32" Type="http://schemas.openxmlformats.org/officeDocument/2006/relationships/footer" Target="footer5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23" Type="http://schemas.openxmlformats.org/officeDocument/2006/relationships/image" Target="media/image8.png"/><Relationship Id="rId28" Type="http://schemas.openxmlformats.org/officeDocument/2006/relationships/image" Target="media/image13.png"/><Relationship Id="rId10" Type="http://schemas.openxmlformats.org/officeDocument/2006/relationships/header" Target="header2.xml"/><Relationship Id="rId19" Type="http://schemas.openxmlformats.org/officeDocument/2006/relationships/image" Target="media/image4.png"/><Relationship Id="rId31" Type="http://schemas.openxmlformats.org/officeDocument/2006/relationships/hyperlink" Target="https://github.com/openai/retro-baselines/blob/master/agents/sonic_util.py%20&#3648;&#3586;&#3657;&#3634;&#3606;&#3638;&#3591;&#3586;&#3657;&#3629;&#3617;&#3641;&#3621;&#3648;&#3617;&#3639;&#3656;&#3629;%2028/11/2019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3.xml"/><Relationship Id="rId22" Type="http://schemas.openxmlformats.org/officeDocument/2006/relationships/image" Target="media/image7.png"/><Relationship Id="rId27" Type="http://schemas.openxmlformats.org/officeDocument/2006/relationships/image" Target="media/image12.png"/><Relationship Id="rId30" Type="http://schemas.openxmlformats.org/officeDocument/2006/relationships/hyperlink" Target="https://towardsdatascience.com/atari-reinforcement-learning-in-depth-part-1-ddqn-ceaa762a546f%20&#3648;&#3586;&#3657;&#3634;&#3606;&#3638;&#3591;&#3586;&#3657;&#3629;&#3617;&#3641;&#3621;&#3648;&#3617;&#3639;&#3656;&#3629;%2028/11/2019" TargetMode="External"/><Relationship Id="rId8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BA99CDE-008E-9443-9CCF-56238FA1ED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33</Pages>
  <Words>5635</Words>
  <Characters>32124</Characters>
  <Application>Microsoft Office Word</Application>
  <DocSecurity>0</DocSecurity>
  <Lines>267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59070180</dc:creator>
  <cp:keywords/>
  <dc:description/>
  <cp:lastModifiedBy>59070180</cp:lastModifiedBy>
  <cp:revision>5</cp:revision>
  <cp:lastPrinted>2019-12-01T15:58:00Z</cp:lastPrinted>
  <dcterms:created xsi:type="dcterms:W3CDTF">2019-12-01T15:58:00Z</dcterms:created>
  <dcterms:modified xsi:type="dcterms:W3CDTF">2019-12-01T17:16:00Z</dcterms:modified>
</cp:coreProperties>
</file>